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2E67DB" w14:textId="2B349050" w:rsidR="002118FD" w:rsidRPr="00894938" w:rsidRDefault="002118FD" w:rsidP="002118FD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67667340"/>
      <w:bookmarkEnd w:id="0"/>
      <w:r w:rsidRPr="00894938">
        <w:rPr>
          <w:rFonts w:ascii="Times New Roman" w:hAnsi="Times New Roman" w:cs="Times New Roman"/>
          <w:b/>
          <w:bCs/>
          <w:sz w:val="24"/>
          <w:szCs w:val="24"/>
        </w:rPr>
        <w:t>Evaluating the Activity and Stability of Perovskite La</w:t>
      </w:r>
      <w:r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Pr="00894938">
        <w:rPr>
          <w:rFonts w:ascii="Times New Roman" w:hAnsi="Times New Roman" w:cs="Times New Roman"/>
          <w:b/>
          <w:bCs/>
          <w:sz w:val="24"/>
          <w:szCs w:val="24"/>
        </w:rPr>
        <w:t>O</w:t>
      </w:r>
      <w:r w:rsidRPr="00894938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894938">
        <w:rPr>
          <w:rFonts w:ascii="Times New Roman" w:hAnsi="Times New Roman" w:cs="Times New Roman"/>
          <w:b/>
          <w:bCs/>
          <w:sz w:val="24"/>
          <w:szCs w:val="24"/>
        </w:rPr>
        <w:t xml:space="preserve">-based Pt Catalysts in the Aqueous Phase Reforming of Glycerol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Information </w:t>
      </w:r>
    </w:p>
    <w:p w14:paraId="37FB3A71" w14:textId="77777777" w:rsidR="00C128AF" w:rsidRPr="00894938" w:rsidRDefault="00C128AF" w:rsidP="00C128AF">
      <w:pPr>
        <w:spacing w:line="276" w:lineRule="auto"/>
        <w:rPr>
          <w:rFonts w:ascii="Times New Roman" w:hAnsi="Times New Roman" w:cs="Times New Roman"/>
        </w:rPr>
      </w:pPr>
      <w:bookmarkStart w:id="1" w:name="_Hlk66811436"/>
      <w:bookmarkStart w:id="2" w:name="_Hlk66811449"/>
      <w:r w:rsidRPr="00894938">
        <w:rPr>
          <w:rFonts w:ascii="Times New Roman" w:hAnsi="Times New Roman" w:cs="Times New Roman"/>
        </w:rPr>
        <w:t>Donald R. Inns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, Alexander J. </w:t>
      </w:r>
      <w:r w:rsidRPr="00D75D31">
        <w:rPr>
          <w:rFonts w:ascii="Times New Roman" w:hAnsi="Times New Roman" w:cs="Times New Roman"/>
        </w:rPr>
        <w:t>Mayer</w:t>
      </w:r>
      <w:r>
        <w:rPr>
          <w:rFonts w:ascii="Times New Roman" w:hAnsi="Times New Roman" w:cs="Times New Roman"/>
          <w:vertAlign w:val="superscript"/>
        </w:rPr>
        <w:t>1,2</w:t>
      </w:r>
      <w:r>
        <w:rPr>
          <w:rFonts w:ascii="Times New Roman" w:hAnsi="Times New Roman" w:cs="Times New Roman"/>
        </w:rPr>
        <w:t xml:space="preserve">, </w:t>
      </w:r>
      <w:r w:rsidRPr="00D75D31">
        <w:rPr>
          <w:rFonts w:ascii="Times New Roman" w:hAnsi="Times New Roman" w:cs="Times New Roman"/>
        </w:rPr>
        <w:t>Vainius</w:t>
      </w:r>
      <w:r>
        <w:rPr>
          <w:rFonts w:ascii="Times New Roman" w:hAnsi="Times New Roman" w:cs="Times New Roman"/>
        </w:rPr>
        <w:t xml:space="preserve"> Skukauskas</w:t>
      </w:r>
      <w:r>
        <w:rPr>
          <w:rFonts w:ascii="Times New Roman" w:hAnsi="Times New Roman" w:cs="Times New Roman"/>
          <w:vertAlign w:val="superscript"/>
        </w:rPr>
        <w:t>3,4</w:t>
      </w:r>
      <w:r>
        <w:rPr>
          <w:rFonts w:ascii="Times New Roman" w:hAnsi="Times New Roman" w:cs="Times New Roman"/>
        </w:rPr>
        <w:t>, Thomas E. Davies</w:t>
      </w:r>
      <w:r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>, June Callison</w:t>
      </w:r>
      <w:r>
        <w:rPr>
          <w:rFonts w:ascii="Times New Roman" w:hAnsi="Times New Roman" w:cs="Times New Roman"/>
          <w:vertAlign w:val="superscript"/>
        </w:rPr>
        <w:t>4,5</w:t>
      </w:r>
      <w:r>
        <w:rPr>
          <w:rFonts w:ascii="Times New Roman" w:hAnsi="Times New Roman" w:cs="Times New Roman"/>
        </w:rPr>
        <w:t xml:space="preserve"> and </w:t>
      </w:r>
      <w:r w:rsidRPr="00894938">
        <w:rPr>
          <w:rFonts w:ascii="Times New Roman" w:hAnsi="Times New Roman" w:cs="Times New Roman"/>
        </w:rPr>
        <w:t>Simon A. Kondrat</w:t>
      </w:r>
      <w:r>
        <w:rPr>
          <w:rFonts w:ascii="Times New Roman" w:hAnsi="Times New Roman" w:cs="Times New Roman"/>
          <w:vertAlign w:val="superscript"/>
        </w:rPr>
        <w:t>1</w:t>
      </w:r>
      <w:r w:rsidRPr="00894938">
        <w:rPr>
          <w:rFonts w:ascii="Times New Roman" w:hAnsi="Times New Roman" w:cs="Times New Roman"/>
        </w:rPr>
        <w:t>*</w:t>
      </w:r>
    </w:p>
    <w:bookmarkEnd w:id="1"/>
    <w:p w14:paraId="3BFDC370" w14:textId="77777777" w:rsidR="00C128AF" w:rsidRDefault="00C128AF" w:rsidP="00C128AF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Times New Roman" w:hAnsi="Times New Roman" w:cs="Times New Roman"/>
        </w:rPr>
      </w:pPr>
      <w:r w:rsidRPr="004A06B6">
        <w:rPr>
          <w:rFonts w:ascii="Times New Roman" w:hAnsi="Times New Roman" w:cs="Times New Roman"/>
        </w:rPr>
        <w:t xml:space="preserve">Department of Chemistry, Loughborough University, Epinal Way, Loughborough, Leicestershire, LE11 </w:t>
      </w:r>
      <w:r>
        <w:rPr>
          <w:rFonts w:ascii="Times New Roman" w:hAnsi="Times New Roman" w:cs="Times New Roman"/>
        </w:rPr>
        <w:t>3TU, UK</w:t>
      </w:r>
      <w:r w:rsidRPr="004A06B6">
        <w:rPr>
          <w:rFonts w:ascii="Times New Roman" w:hAnsi="Times New Roman" w:cs="Times New Roman"/>
        </w:rPr>
        <w:t xml:space="preserve"> </w:t>
      </w:r>
    </w:p>
    <w:p w14:paraId="113F76FB" w14:textId="77777777" w:rsidR="00C128AF" w:rsidRDefault="00C128AF" w:rsidP="00C128AF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amond Light Source Ltd, Harwell Science and Innovation Campus, Fermi Ave, Didcot OX11 0DE</w:t>
      </w:r>
    </w:p>
    <w:p w14:paraId="4AC4461D" w14:textId="77777777" w:rsidR="00C128AF" w:rsidRDefault="00C128AF" w:rsidP="00C128AF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Times New Roman" w:hAnsi="Times New Roman" w:cs="Times New Roman"/>
        </w:rPr>
      </w:pPr>
      <w:r w:rsidRPr="005E24D1">
        <w:rPr>
          <w:rFonts w:ascii="Times New Roman" w:hAnsi="Times New Roman" w:cs="Times New Roman"/>
        </w:rPr>
        <w:t>School of Chemistry, University of Glasgow, Joseph Black Building, Glasgow</w:t>
      </w:r>
      <w:r>
        <w:rPr>
          <w:rFonts w:ascii="Times New Roman" w:hAnsi="Times New Roman" w:cs="Times New Roman"/>
        </w:rPr>
        <w:t>,</w:t>
      </w:r>
      <w:r w:rsidRPr="005E24D1">
        <w:rPr>
          <w:rFonts w:ascii="Times New Roman" w:hAnsi="Times New Roman" w:cs="Times New Roman"/>
        </w:rPr>
        <w:t xml:space="preserve"> G12 8QQ, UK</w:t>
      </w:r>
    </w:p>
    <w:p w14:paraId="66C29296" w14:textId="77777777" w:rsidR="00C128AF" w:rsidRDefault="00C128AF" w:rsidP="00C128AF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202124"/>
          <w:shd w:val="clear" w:color="auto" w:fill="FFFFFF"/>
        </w:rPr>
        <w:t>UK Catalysis Hub, Research Complex at Harwell, Rutherford Appleton Laboratory, Harwell, Oxfordshire OX11 0FA, UK</w:t>
      </w:r>
    </w:p>
    <w:p w14:paraId="517E6C58" w14:textId="77777777" w:rsidR="00C128AF" w:rsidRPr="00E85160" w:rsidRDefault="00C128AF" w:rsidP="00C128AF">
      <w:pPr>
        <w:pStyle w:val="ListParagraph"/>
        <w:numPr>
          <w:ilvl w:val="0"/>
          <w:numId w:val="1"/>
        </w:num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diff Catalysis Institute, School of Chemistry, Cardiff University, Main Building, Park Place, Cardiff, </w:t>
      </w:r>
      <w:r>
        <w:rPr>
          <w:rFonts w:ascii="Times New Roman" w:hAnsi="Times New Roman" w:cs="Times New Roman"/>
          <w:color w:val="202124"/>
          <w:shd w:val="clear" w:color="auto" w:fill="FFFFFF"/>
        </w:rPr>
        <w:t>CF10 3AT, UK</w:t>
      </w:r>
    </w:p>
    <w:p w14:paraId="28D4BA66" w14:textId="445B0D8A" w:rsidR="00F7022B" w:rsidRPr="006C7AD2" w:rsidRDefault="006C7AD2" w:rsidP="006C7AD2">
      <w:pPr>
        <w:spacing w:line="276" w:lineRule="auto"/>
        <w:ind w:left="360"/>
        <w:rPr>
          <w:rStyle w:val="Hyperlink"/>
          <w:rFonts w:ascii="Times New Roman" w:hAnsi="Times New Roman" w:cs="Times New Roman"/>
          <w:color w:val="auto"/>
          <w:u w:val="none"/>
        </w:rPr>
      </w:pPr>
      <w:r w:rsidRPr="00BF2217">
        <w:rPr>
          <w:rFonts w:ascii="Times New Roman" w:hAnsi="Times New Roman" w:cs="Times New Roman"/>
        </w:rPr>
        <w:t>*</w:t>
      </w:r>
      <w:r w:rsidRPr="004A06B6">
        <w:rPr>
          <w:rFonts w:ascii="Times New Roman" w:hAnsi="Times New Roman" w:cs="Times New Roman"/>
        </w:rPr>
        <w:t xml:space="preserve"> Email: </w:t>
      </w:r>
      <w:hyperlink r:id="rId6" w:history="1">
        <w:r w:rsidRPr="004A06B6">
          <w:rPr>
            <w:rStyle w:val="Hyperlink"/>
            <w:rFonts w:ascii="Times New Roman" w:hAnsi="Times New Roman" w:cs="Times New Roman"/>
          </w:rPr>
          <w:t>S.Kondrat@lboro.ac.uk</w:t>
        </w:r>
      </w:hyperlink>
      <w:bookmarkEnd w:id="2"/>
    </w:p>
    <w:p w14:paraId="59B9956A" w14:textId="4F000852" w:rsidR="00F7022B" w:rsidRDefault="0048063D" w:rsidP="00870300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Table S1. </w:t>
      </w:r>
      <w:r w:rsidR="003D3041">
        <w:rPr>
          <w:rFonts w:ascii="Times New Roman" w:hAnsi="Times New Roman" w:cs="Times New Roman"/>
        </w:rPr>
        <w:t xml:space="preserve">Database </w:t>
      </w:r>
      <w:r w:rsidR="00870300">
        <w:rPr>
          <w:rFonts w:ascii="Times New Roman" w:hAnsi="Times New Roman" w:cs="Times New Roman"/>
        </w:rPr>
        <w:t>ICDD PDF patterns for material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870300" w14:paraId="1B1495E6" w14:textId="77777777" w:rsidTr="009A3A18"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13C08A8D" w14:textId="1FDF3EC9" w:rsidR="00870300" w:rsidRPr="00870300" w:rsidRDefault="00870300" w:rsidP="0087030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70300">
              <w:rPr>
                <w:rFonts w:ascii="Times New Roman" w:hAnsi="Times New Roman" w:cs="Times New Roman"/>
                <w:b/>
                <w:bCs/>
              </w:rPr>
              <w:t>Material</w:t>
            </w:r>
          </w:p>
        </w:tc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5C8FFE1D" w14:textId="1BD90D72" w:rsidR="00870300" w:rsidRPr="00870300" w:rsidRDefault="00477DF4" w:rsidP="0087030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ICDD </w:t>
            </w:r>
            <w:r w:rsidR="00870300" w:rsidRPr="00870300">
              <w:rPr>
                <w:rFonts w:ascii="Times New Roman" w:hAnsi="Times New Roman" w:cs="Times New Roman"/>
                <w:b/>
                <w:bCs/>
              </w:rPr>
              <w:t>PDF Pattern No.</w:t>
            </w:r>
          </w:p>
        </w:tc>
      </w:tr>
      <w:tr w:rsidR="00870300" w14:paraId="26320571" w14:textId="77777777" w:rsidTr="009A3A18">
        <w:tc>
          <w:tcPr>
            <w:tcW w:w="4508" w:type="dxa"/>
            <w:tcBorders>
              <w:top w:val="single" w:sz="4" w:space="0" w:color="auto"/>
            </w:tcBorders>
          </w:tcPr>
          <w:p w14:paraId="7FC75997" w14:textId="529BF539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  <w:tcBorders>
              <w:top w:val="single" w:sz="4" w:space="0" w:color="auto"/>
            </w:tcBorders>
          </w:tcPr>
          <w:p w14:paraId="1DC4E92C" w14:textId="5C430D95" w:rsidR="00870300" w:rsidRDefault="00283771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29</w:t>
            </w:r>
            <w:r w:rsidR="00F46A62">
              <w:rPr>
                <w:rFonts w:ascii="Times New Roman" w:hAnsi="Times New Roman" w:cs="Times New Roman"/>
              </w:rPr>
              <w:t>-0063</w:t>
            </w:r>
          </w:p>
        </w:tc>
      </w:tr>
      <w:tr w:rsidR="00870300" w14:paraId="6DBCD6AD" w14:textId="77777777" w:rsidTr="009A3A18">
        <w:tc>
          <w:tcPr>
            <w:tcW w:w="4508" w:type="dxa"/>
          </w:tcPr>
          <w:p w14:paraId="68078C53" w14:textId="2FFCCC11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Al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049F48E9" w14:textId="4F97B60A" w:rsidR="00870300" w:rsidRDefault="00000262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1-0022</w:t>
            </w:r>
          </w:p>
        </w:tc>
      </w:tr>
      <w:tr w:rsidR="00870300" w14:paraId="0E166EE4" w14:textId="77777777" w:rsidTr="009A3A18">
        <w:tc>
          <w:tcPr>
            <w:tcW w:w="4508" w:type="dxa"/>
          </w:tcPr>
          <w:p w14:paraId="0084A85B" w14:textId="06969600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Cr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7C3B681F" w14:textId="7A690CDA" w:rsidR="00870300" w:rsidRDefault="008E6E4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DF </w:t>
            </w:r>
            <w:r w:rsidR="0085754F">
              <w:rPr>
                <w:rFonts w:ascii="Times New Roman" w:hAnsi="Times New Roman" w:cs="Times New Roman"/>
              </w:rPr>
              <w:t>33</w:t>
            </w:r>
            <w:r>
              <w:rPr>
                <w:rFonts w:ascii="Times New Roman" w:hAnsi="Times New Roman" w:cs="Times New Roman"/>
              </w:rPr>
              <w:t>-0</w:t>
            </w:r>
            <w:r w:rsidR="0085754F">
              <w:rPr>
                <w:rFonts w:ascii="Times New Roman" w:hAnsi="Times New Roman" w:cs="Times New Roman"/>
              </w:rPr>
              <w:t>701</w:t>
            </w:r>
          </w:p>
        </w:tc>
      </w:tr>
      <w:tr w:rsidR="007B72EB" w14:paraId="30AA4016" w14:textId="77777777" w:rsidTr="009A3A18">
        <w:tc>
          <w:tcPr>
            <w:tcW w:w="4508" w:type="dxa"/>
          </w:tcPr>
          <w:p w14:paraId="59C20B55" w14:textId="0AB6062A" w:rsidR="007B72EB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Cr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4508" w:type="dxa"/>
          </w:tcPr>
          <w:p w14:paraId="043998DE" w14:textId="5F22ED9B" w:rsidR="007B72EB" w:rsidRDefault="00E022BA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6-0093</w:t>
            </w:r>
          </w:p>
        </w:tc>
      </w:tr>
      <w:tr w:rsidR="00870300" w14:paraId="043CFDF1" w14:textId="77777777" w:rsidTr="009A3A18">
        <w:tc>
          <w:tcPr>
            <w:tcW w:w="4508" w:type="dxa"/>
          </w:tcPr>
          <w:p w14:paraId="0DA8E8FD" w14:textId="62E63486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Mn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23FEE251" w14:textId="6A49D57B" w:rsidR="00870300" w:rsidRDefault="00604721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2-0484</w:t>
            </w:r>
          </w:p>
        </w:tc>
      </w:tr>
      <w:tr w:rsidR="00870300" w14:paraId="27D5EB65" w14:textId="77777777" w:rsidTr="009A3A18">
        <w:tc>
          <w:tcPr>
            <w:tcW w:w="4508" w:type="dxa"/>
          </w:tcPr>
          <w:p w14:paraId="32E6C917" w14:textId="6F3CA88B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Fe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5ABD3638" w14:textId="1CE52B90" w:rsidR="00870300" w:rsidRDefault="00E52CB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7-149</w:t>
            </w:r>
            <w:r w:rsidR="00E40721">
              <w:rPr>
                <w:rFonts w:ascii="Times New Roman" w:hAnsi="Times New Roman" w:cs="Times New Roman"/>
              </w:rPr>
              <w:t>3</w:t>
            </w:r>
          </w:p>
        </w:tc>
      </w:tr>
      <w:tr w:rsidR="00870300" w14:paraId="7D9FD9AD" w14:textId="77777777" w:rsidTr="009A3A18">
        <w:tc>
          <w:tcPr>
            <w:tcW w:w="4508" w:type="dxa"/>
          </w:tcPr>
          <w:p w14:paraId="54B44E7E" w14:textId="1A5F5EBE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Co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24341895" w14:textId="56BDE630" w:rsidR="00870300" w:rsidRDefault="0062348E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25-1060</w:t>
            </w:r>
          </w:p>
        </w:tc>
      </w:tr>
      <w:tr w:rsidR="00870300" w14:paraId="4480D802" w14:textId="77777777" w:rsidTr="009A3A18">
        <w:tc>
          <w:tcPr>
            <w:tcW w:w="4508" w:type="dxa"/>
          </w:tcPr>
          <w:p w14:paraId="786EC1F9" w14:textId="63A21026" w:rsidR="00870300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i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4C145EAC" w14:textId="20D72FD6" w:rsidR="00870300" w:rsidRDefault="00187C05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4-1181</w:t>
            </w:r>
          </w:p>
        </w:tc>
      </w:tr>
      <w:tr w:rsidR="007B72EB" w14:paraId="3CB2B38B" w14:textId="77777777" w:rsidTr="009A3A18">
        <w:tc>
          <w:tcPr>
            <w:tcW w:w="4508" w:type="dxa"/>
          </w:tcPr>
          <w:p w14:paraId="00BD443D" w14:textId="53B8A25C" w:rsid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iO</w:t>
            </w:r>
            <w:proofErr w:type="spellEnd"/>
          </w:p>
        </w:tc>
        <w:tc>
          <w:tcPr>
            <w:tcW w:w="4508" w:type="dxa"/>
          </w:tcPr>
          <w:p w14:paraId="77EF91A1" w14:textId="75DDC9C4" w:rsidR="007B72EB" w:rsidRDefault="00187C05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47-1049</w:t>
            </w:r>
          </w:p>
        </w:tc>
      </w:tr>
      <w:tr w:rsidR="00C56F31" w14:paraId="53E13BA9" w14:textId="77777777" w:rsidTr="009A3A18">
        <w:tc>
          <w:tcPr>
            <w:tcW w:w="4508" w:type="dxa"/>
          </w:tcPr>
          <w:p w14:paraId="22DE280C" w14:textId="4E67002E" w:rsidR="00C56F31" w:rsidRDefault="00C56F31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i</w:t>
            </w:r>
          </w:p>
        </w:tc>
        <w:tc>
          <w:tcPr>
            <w:tcW w:w="4508" w:type="dxa"/>
          </w:tcPr>
          <w:p w14:paraId="3FB312B3" w14:textId="0823123B" w:rsidR="00C56F31" w:rsidRDefault="0064063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04-0850</w:t>
            </w:r>
          </w:p>
        </w:tc>
      </w:tr>
      <w:tr w:rsidR="007B72EB" w14:paraId="6698B658" w14:textId="77777777" w:rsidTr="009A3A18">
        <w:tc>
          <w:tcPr>
            <w:tcW w:w="4508" w:type="dxa"/>
          </w:tcPr>
          <w:p w14:paraId="6292E474" w14:textId="4BD5B324" w:rsidR="007B72EB" w:rsidRPr="007B72EB" w:rsidRDefault="007B72EB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CO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  <w:r>
              <w:rPr>
                <w:rFonts w:ascii="Times New Roman" w:hAnsi="Times New Roman" w:cs="Times New Roman"/>
              </w:rPr>
              <w:t>OH</w:t>
            </w:r>
          </w:p>
        </w:tc>
        <w:tc>
          <w:tcPr>
            <w:tcW w:w="4508" w:type="dxa"/>
          </w:tcPr>
          <w:p w14:paraId="385316A6" w14:textId="043926C2" w:rsidR="007B72EB" w:rsidRDefault="00CC1010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26-0815</w:t>
            </w:r>
          </w:p>
        </w:tc>
      </w:tr>
      <w:tr w:rsidR="007B72EB" w14:paraId="2A591A6A" w14:textId="77777777" w:rsidTr="009A3A18">
        <w:tc>
          <w:tcPr>
            <w:tcW w:w="4508" w:type="dxa"/>
          </w:tcPr>
          <w:p w14:paraId="25D111E4" w14:textId="38FD7BAF" w:rsidR="007B72EB" w:rsidRDefault="00C56F31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56F31">
              <w:rPr>
                <w:rFonts w:ascii="Times New Roman" w:hAnsi="Times New Roman" w:cs="Times New Roman"/>
              </w:rPr>
              <w:t>La</w:t>
            </w:r>
            <w:r w:rsidRPr="00C56F31">
              <w:rPr>
                <w:rFonts w:ascii="Times New Roman" w:hAnsi="Times New Roman" w:cs="Times New Roman"/>
                <w:vertAlign w:val="subscript"/>
              </w:rPr>
              <w:t>2</w:t>
            </w:r>
            <w:r w:rsidRPr="00C56F31">
              <w:rPr>
                <w:rFonts w:ascii="Times New Roman" w:hAnsi="Times New Roman" w:cs="Times New Roman"/>
              </w:rPr>
              <w:t>O(CO</w:t>
            </w:r>
            <w:r w:rsidRPr="00C56F31">
              <w:rPr>
                <w:rFonts w:ascii="Times New Roman" w:hAnsi="Times New Roman" w:cs="Times New Roman"/>
                <w:vertAlign w:val="subscript"/>
              </w:rPr>
              <w:t>3</w:t>
            </w:r>
            <w:r w:rsidRPr="00C56F31">
              <w:rPr>
                <w:rFonts w:ascii="Times New Roman" w:hAnsi="Times New Roman" w:cs="Times New Roman"/>
              </w:rPr>
              <w:t>)</w:t>
            </w:r>
            <w:proofErr w:type="gramStart"/>
            <w:r w:rsidRPr="00C56F31">
              <w:rPr>
                <w:rFonts w:ascii="Times New Roman" w:hAnsi="Times New Roman" w:cs="Times New Roman"/>
                <w:vertAlign w:val="subscript"/>
              </w:rPr>
              <w:t>2</w:t>
            </w:r>
            <w:r w:rsidRPr="00C56F31">
              <w:rPr>
                <w:rFonts w:ascii="Times New Roman" w:hAnsi="Times New Roman" w:cs="Times New Roman"/>
              </w:rPr>
              <w:t>.xH</w:t>
            </w:r>
            <w:r w:rsidRPr="00C56F31">
              <w:rPr>
                <w:rFonts w:ascii="Times New Roman" w:hAnsi="Times New Roman" w:cs="Times New Roman"/>
              </w:rPr>
              <w:softHyphen/>
            </w:r>
            <w:proofErr w:type="gramEnd"/>
            <w:r w:rsidRPr="00C56F31">
              <w:rPr>
                <w:rFonts w:ascii="Times New Roman" w:hAnsi="Times New Roman" w:cs="Times New Roman"/>
                <w:vertAlign w:val="subscript"/>
              </w:rPr>
              <w:t>2</w:t>
            </w:r>
            <w:r w:rsidRPr="00C56F31">
              <w:rPr>
                <w:rFonts w:ascii="Times New Roman" w:hAnsi="Times New Roman" w:cs="Times New Roman"/>
              </w:rPr>
              <w:t>O</w:t>
            </w:r>
          </w:p>
        </w:tc>
        <w:tc>
          <w:tcPr>
            <w:tcW w:w="4508" w:type="dxa"/>
          </w:tcPr>
          <w:p w14:paraId="60A80F20" w14:textId="69CB2772" w:rsidR="007B72EB" w:rsidRDefault="00297FCA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28-0512</w:t>
            </w:r>
          </w:p>
        </w:tc>
      </w:tr>
      <w:tr w:rsidR="00C56F31" w14:paraId="6C643277" w14:textId="77777777" w:rsidTr="009A3A18">
        <w:tc>
          <w:tcPr>
            <w:tcW w:w="4508" w:type="dxa"/>
          </w:tcPr>
          <w:p w14:paraId="58A83D21" w14:textId="5225A0FC" w:rsidR="00C56F31" w:rsidRPr="00C56F31" w:rsidRDefault="00C56F31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  <w:r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  <w:tc>
          <w:tcPr>
            <w:tcW w:w="4508" w:type="dxa"/>
          </w:tcPr>
          <w:p w14:paraId="493E0C21" w14:textId="21789126" w:rsidR="00C56F31" w:rsidRDefault="00297FCA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DF </w:t>
            </w:r>
            <w:r w:rsidR="007A463D">
              <w:rPr>
                <w:rFonts w:ascii="Times New Roman" w:hAnsi="Times New Roman" w:cs="Times New Roman"/>
              </w:rPr>
              <w:t>03-0863</w:t>
            </w:r>
          </w:p>
        </w:tc>
      </w:tr>
      <w:tr w:rsidR="000D465C" w14:paraId="4EE5BBEE" w14:textId="77777777" w:rsidTr="009A3A18">
        <w:trPr>
          <w:trHeight w:val="90"/>
        </w:trPr>
        <w:tc>
          <w:tcPr>
            <w:tcW w:w="4508" w:type="dxa"/>
          </w:tcPr>
          <w:p w14:paraId="18959A0F" w14:textId="581EC1D7" w:rsidR="000D465C" w:rsidRPr="000D465C" w:rsidRDefault="000D465C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La(</w:t>
            </w:r>
            <w:proofErr w:type="gramEnd"/>
            <w:r>
              <w:rPr>
                <w:rFonts w:ascii="Times New Roman" w:hAnsi="Times New Roman" w:cs="Times New Roman"/>
              </w:rPr>
              <w:t>OH)</w:t>
            </w:r>
            <w:r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4508" w:type="dxa"/>
          </w:tcPr>
          <w:p w14:paraId="3E43ECF1" w14:textId="6EE8B370" w:rsidR="000D465C" w:rsidRDefault="005F1309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6-1481</w:t>
            </w:r>
          </w:p>
        </w:tc>
      </w:tr>
      <w:tr w:rsidR="000D465C" w14:paraId="7B4B01BF" w14:textId="77777777" w:rsidTr="009A3A18">
        <w:tc>
          <w:tcPr>
            <w:tcW w:w="4508" w:type="dxa"/>
            <w:tcBorders>
              <w:bottom w:val="single" w:sz="4" w:space="0" w:color="auto"/>
            </w:tcBorders>
          </w:tcPr>
          <w:p w14:paraId="365F6D8E" w14:textId="77560440" w:rsidR="000D465C" w:rsidRPr="000D465C" w:rsidRDefault="000D465C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Co(</w:t>
            </w:r>
            <w:proofErr w:type="gramEnd"/>
            <w:r>
              <w:rPr>
                <w:rFonts w:ascii="Times New Roman" w:hAnsi="Times New Roman" w:cs="Times New Roman"/>
              </w:rPr>
              <w:t>OH)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4508" w:type="dxa"/>
            <w:tcBorders>
              <w:bottom w:val="single" w:sz="4" w:space="0" w:color="auto"/>
            </w:tcBorders>
          </w:tcPr>
          <w:p w14:paraId="05FAA2FA" w14:textId="1F10FD0F" w:rsidR="000D465C" w:rsidRDefault="005F1309" w:rsidP="0087030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DF 30-0443</w:t>
            </w:r>
          </w:p>
        </w:tc>
      </w:tr>
    </w:tbl>
    <w:p w14:paraId="394AF38B" w14:textId="77777777" w:rsidR="00344115" w:rsidRPr="0048063D" w:rsidRDefault="00344115" w:rsidP="0048063D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</w:p>
    <w:p w14:paraId="3312CA4C" w14:textId="58804E02" w:rsidR="00AB5762" w:rsidRPr="00083747" w:rsidRDefault="00836033">
      <w:pPr>
        <w:rPr>
          <w:rFonts w:ascii="Times New Roman" w:hAnsi="Times New Roman" w:cs="Times New Roman"/>
        </w:rPr>
      </w:pPr>
      <w:r w:rsidRPr="00083747">
        <w:rPr>
          <w:rFonts w:ascii="Times New Roman" w:hAnsi="Times New Roman" w:cs="Times New Roman"/>
          <w:b/>
          <w:bCs/>
        </w:rPr>
        <w:lastRenderedPageBreak/>
        <w:t xml:space="preserve">Figure </w:t>
      </w:r>
      <w:r w:rsidR="00227C28">
        <w:rPr>
          <w:rFonts w:ascii="Times New Roman" w:hAnsi="Times New Roman" w:cs="Times New Roman"/>
          <w:b/>
          <w:bCs/>
        </w:rPr>
        <w:t>S</w:t>
      </w:r>
      <w:r w:rsidRPr="00083747">
        <w:rPr>
          <w:rFonts w:ascii="Times New Roman" w:hAnsi="Times New Roman" w:cs="Times New Roman"/>
          <w:b/>
          <w:bCs/>
        </w:rPr>
        <w:t>1.</w:t>
      </w:r>
      <w:r w:rsidR="00083747">
        <w:rPr>
          <w:rFonts w:ascii="Times New Roman" w:hAnsi="Times New Roman" w:cs="Times New Roman"/>
        </w:rPr>
        <w:t xml:space="preserve"> Thermogravimetric analysis (</w:t>
      </w:r>
      <w:r w:rsidRPr="00B95588">
        <w:rPr>
          <w:rFonts w:ascii="Times New Roman" w:hAnsi="Times New Roman" w:cs="Times New Roman"/>
        </w:rPr>
        <w:t>TGA</w:t>
      </w:r>
      <w:r w:rsidR="00083747">
        <w:rPr>
          <w:rFonts w:ascii="Times New Roman" w:hAnsi="Times New Roman" w:cs="Times New Roman"/>
        </w:rPr>
        <w:t>) of combusted precursor powders of LaAlO</w:t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black), LaCrO</w:t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red), LaMnO</w:t>
      </w:r>
      <w:r w:rsidR="00083747">
        <w:rPr>
          <w:rFonts w:ascii="Times New Roman" w:hAnsi="Times New Roman" w:cs="Times New Roman"/>
        </w:rPr>
        <w:softHyphen/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blue), LaFeO</w:t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green), LaCoO</w:t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pink), and LaNiO</w:t>
      </w:r>
      <w:r w:rsidR="00083747">
        <w:rPr>
          <w:rFonts w:ascii="Times New Roman" w:hAnsi="Times New Roman" w:cs="Times New Roman"/>
          <w:vertAlign w:val="subscript"/>
        </w:rPr>
        <w:t>3</w:t>
      </w:r>
      <w:r w:rsidR="00083747">
        <w:rPr>
          <w:rFonts w:ascii="Times New Roman" w:hAnsi="Times New Roman" w:cs="Times New Roman"/>
        </w:rPr>
        <w:t xml:space="preserve"> (orange). </w:t>
      </w:r>
      <w:r w:rsidR="00163178" w:rsidRPr="00083747">
        <w:rPr>
          <w:rFonts w:ascii="Times New Roman" w:hAnsi="Times New Roman" w:cs="Times New Roman"/>
          <w:noProof/>
        </w:rPr>
        <w:drawing>
          <wp:inline distT="0" distB="0" distL="0" distR="0" wp14:anchorId="4D3D8CF9" wp14:editId="266A7507">
            <wp:extent cx="5572125" cy="426108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1674" cy="431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AAC341" w14:textId="1BF0E6C8" w:rsidR="00083747" w:rsidRDefault="00083747" w:rsidP="00083747">
      <w:pPr>
        <w:keepNext/>
        <w:jc w:val="center"/>
      </w:pPr>
    </w:p>
    <w:p w14:paraId="4FB929CF" w14:textId="1319650C" w:rsidR="00BC1E8D" w:rsidRDefault="00CF5F70" w:rsidP="00227C28">
      <w:pPr>
        <w:keepNext/>
        <w:jc w:val="both"/>
        <w:rPr>
          <w:rFonts w:ascii="Times New Roman" w:hAnsi="Times New Roman" w:cs="Times New Roman"/>
        </w:rPr>
      </w:pPr>
      <w:r w:rsidRPr="00227C28">
        <w:rPr>
          <w:rFonts w:ascii="Times New Roman" w:hAnsi="Times New Roman" w:cs="Times New Roman"/>
          <w:b/>
          <w:bCs/>
        </w:rPr>
        <w:t>Table S</w:t>
      </w:r>
      <w:r w:rsidR="00344115">
        <w:rPr>
          <w:rFonts w:ascii="Times New Roman" w:hAnsi="Times New Roman" w:cs="Times New Roman"/>
          <w:b/>
          <w:bCs/>
        </w:rPr>
        <w:t>2</w:t>
      </w:r>
      <w:r w:rsidRPr="00227C28">
        <w:rPr>
          <w:rFonts w:ascii="Times New Roman" w:hAnsi="Times New Roman" w:cs="Times New Roman"/>
          <w:b/>
          <w:bCs/>
        </w:rPr>
        <w:t>.</w:t>
      </w:r>
      <w:r w:rsidRPr="00227C28">
        <w:rPr>
          <w:rFonts w:ascii="Times New Roman" w:hAnsi="Times New Roman" w:cs="Times New Roman"/>
        </w:rPr>
        <w:t xml:space="preserve"> Normalised TOF</w:t>
      </w:r>
      <w:r w:rsidR="0064179F" w:rsidRPr="00227C28">
        <w:rPr>
          <w:rFonts w:ascii="Times New Roman" w:hAnsi="Times New Roman" w:cs="Times New Roman"/>
        </w:rPr>
        <w:t xml:space="preserve"> values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5B4336" w14:paraId="5926C5E8" w14:textId="77777777" w:rsidTr="005B4336">
        <w:tc>
          <w:tcPr>
            <w:tcW w:w="3005" w:type="dxa"/>
          </w:tcPr>
          <w:p w14:paraId="6AC1B96E" w14:textId="385BFE03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06D44">
              <w:rPr>
                <w:rFonts w:ascii="Times New Roman" w:hAnsi="Times New Roman" w:cs="Times New Roman"/>
              </w:rPr>
              <w:t>Catalyst</w:t>
            </w:r>
            <w:r w:rsidRPr="00706D44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3005" w:type="dxa"/>
          </w:tcPr>
          <w:p w14:paraId="32D3D193" w14:textId="26E2B6C9" w:rsidR="00C85E15" w:rsidRPr="00706D44" w:rsidRDefault="00C85E15" w:rsidP="00706D44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706D44">
              <w:rPr>
                <w:rFonts w:ascii="Times New Roman" w:hAnsi="Times New Roman"/>
                <w:sz w:val="22"/>
                <w:szCs w:val="22"/>
              </w:rPr>
              <w:t>TOF glycerol</w:t>
            </w:r>
          </w:p>
          <w:p w14:paraId="1386E000" w14:textId="3FC0A9FD" w:rsidR="005B4336" w:rsidRPr="00706D44" w:rsidRDefault="00C85E15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(</w:t>
            </w:r>
            <w:r w:rsidR="00C30005" w:rsidRPr="00706D44">
              <w:rPr>
                <w:rFonts w:ascii="Times New Roman" w:hAnsi="Times New Roman" w:cs="Times New Roman"/>
              </w:rPr>
              <w:t>mol/mol of surface Pt/h</w:t>
            </w:r>
            <w:r w:rsidRPr="00706D4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3006" w:type="dxa"/>
          </w:tcPr>
          <w:p w14:paraId="54BE25EB" w14:textId="77777777" w:rsidR="00AA4B4B" w:rsidRPr="00706D44" w:rsidRDefault="00AA4B4B" w:rsidP="00706D44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706D44">
              <w:rPr>
                <w:rFonts w:ascii="Times New Roman" w:hAnsi="Times New Roman"/>
                <w:sz w:val="22"/>
                <w:szCs w:val="22"/>
              </w:rPr>
              <w:t>Hydrogen Formation Rate</w:t>
            </w:r>
          </w:p>
          <w:p w14:paraId="384C10A1" w14:textId="76A58D9D" w:rsidR="005B4336" w:rsidRPr="00706D44" w:rsidRDefault="00AA4B4B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(</w:t>
            </w:r>
            <w:proofErr w:type="spellStart"/>
            <w:r w:rsidR="004831C5" w:rsidRPr="00706D44">
              <w:rPr>
                <w:rFonts w:ascii="Times New Roman" w:hAnsi="Times New Roman" w:cs="Times New Roman"/>
              </w:rPr>
              <w:t>umol</w:t>
            </w:r>
            <w:proofErr w:type="spellEnd"/>
            <w:r w:rsidR="004831C5" w:rsidRPr="00706D44">
              <w:rPr>
                <w:rFonts w:ascii="Times New Roman" w:hAnsi="Times New Roman" w:cs="Times New Roman"/>
              </w:rPr>
              <w:t>/min/m2(Pt)</w:t>
            </w:r>
            <w:r w:rsidRPr="00706D44">
              <w:rPr>
                <w:rFonts w:ascii="Times New Roman" w:hAnsi="Times New Roman" w:cs="Times New Roman"/>
              </w:rPr>
              <w:t>)</w:t>
            </w:r>
          </w:p>
        </w:tc>
      </w:tr>
      <w:tr w:rsidR="005B4336" w14:paraId="51D5A681" w14:textId="77777777" w:rsidTr="005B4336">
        <w:tc>
          <w:tcPr>
            <w:tcW w:w="3005" w:type="dxa"/>
            <w:vAlign w:val="center"/>
          </w:tcPr>
          <w:p w14:paraId="40805800" w14:textId="3C2C8B36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</w:t>
            </w:r>
            <w:r w:rsidRPr="00706D44">
              <w:rPr>
                <w:rFonts w:ascii="Times New Roman" w:hAnsi="Times New Roman" w:cs="Times New Roman"/>
                <w:bCs/>
                <w:szCs w:val="28"/>
              </w:rPr>
              <w:t>γ-</w:t>
            </w:r>
            <w:r w:rsidRPr="00706D44">
              <w:rPr>
                <w:rFonts w:ascii="Times New Roman" w:hAnsi="Times New Roman" w:cs="Times New Roman"/>
              </w:rPr>
              <w:t>Al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2</w:t>
            </w:r>
            <w:r w:rsidRPr="00706D44">
              <w:rPr>
                <w:rFonts w:ascii="Times New Roman" w:hAnsi="Times New Roman" w:cs="Times New Roman"/>
              </w:rPr>
              <w:t>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271B0548" w14:textId="7D1287FA" w:rsidR="005B4336" w:rsidRPr="00706D44" w:rsidRDefault="00DC33A2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5.6</w:t>
            </w:r>
          </w:p>
        </w:tc>
        <w:tc>
          <w:tcPr>
            <w:tcW w:w="3006" w:type="dxa"/>
          </w:tcPr>
          <w:p w14:paraId="52A65347" w14:textId="16C09351" w:rsidR="005B4336" w:rsidRPr="00706D44" w:rsidRDefault="00D02242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</w:t>
            </w:r>
            <w:r w:rsidR="00683B83">
              <w:rPr>
                <w:rFonts w:ascii="Times New Roman" w:hAnsi="Times New Roman" w:cs="Times New Roman"/>
              </w:rPr>
              <w:t>6.3</w:t>
            </w:r>
          </w:p>
        </w:tc>
      </w:tr>
      <w:tr w:rsidR="005B4336" w14:paraId="1FF1ED2F" w14:textId="77777777" w:rsidTr="005B4336">
        <w:tc>
          <w:tcPr>
            <w:tcW w:w="3005" w:type="dxa"/>
            <w:vAlign w:val="center"/>
          </w:tcPr>
          <w:p w14:paraId="1698C8C4" w14:textId="13E57375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Al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14DCC157" w14:textId="2837B1F0" w:rsidR="00B51230" w:rsidRPr="00706D44" w:rsidRDefault="00F95C8D" w:rsidP="00B51230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B51230">
              <w:rPr>
                <w:rFonts w:ascii="Times New Roman" w:hAnsi="Times New Roman" w:cs="Times New Roman"/>
              </w:rPr>
              <w:t>359.48</w:t>
            </w:r>
          </w:p>
        </w:tc>
        <w:tc>
          <w:tcPr>
            <w:tcW w:w="3006" w:type="dxa"/>
          </w:tcPr>
          <w:p w14:paraId="73F1D7D5" w14:textId="2910F9D9" w:rsidR="005B4336" w:rsidRPr="00706D44" w:rsidRDefault="00912C34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  <w:r w:rsidR="00B51230">
              <w:rPr>
                <w:rFonts w:ascii="Times New Roman" w:hAnsi="Times New Roman" w:cs="Times New Roman"/>
              </w:rPr>
              <w:t>752.1</w:t>
            </w:r>
          </w:p>
        </w:tc>
      </w:tr>
      <w:tr w:rsidR="005B4336" w14:paraId="63B46F40" w14:textId="77777777" w:rsidTr="005B4336">
        <w:tc>
          <w:tcPr>
            <w:tcW w:w="3005" w:type="dxa"/>
            <w:vAlign w:val="center"/>
          </w:tcPr>
          <w:p w14:paraId="234E7774" w14:textId="648B0500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Cr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64A47FED" w14:textId="21AB5B76" w:rsidR="005B4336" w:rsidRPr="00706D44" w:rsidRDefault="00BE26E4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1.9</w:t>
            </w:r>
          </w:p>
        </w:tc>
        <w:tc>
          <w:tcPr>
            <w:tcW w:w="3006" w:type="dxa"/>
          </w:tcPr>
          <w:p w14:paraId="15CC8FC6" w14:textId="40BD79BF" w:rsidR="005B4336" w:rsidRPr="00706D44" w:rsidRDefault="008660A7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84.5</w:t>
            </w:r>
          </w:p>
        </w:tc>
      </w:tr>
      <w:tr w:rsidR="005B4336" w14:paraId="4C9752AB" w14:textId="77777777" w:rsidTr="005B4336">
        <w:tc>
          <w:tcPr>
            <w:tcW w:w="3005" w:type="dxa"/>
            <w:vAlign w:val="center"/>
          </w:tcPr>
          <w:p w14:paraId="46D0446B" w14:textId="444BC55D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Mn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1ABD4870" w14:textId="329932D8" w:rsidR="005B4336" w:rsidRPr="00706D44" w:rsidRDefault="00EF14C5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0.4</w:t>
            </w:r>
          </w:p>
        </w:tc>
        <w:tc>
          <w:tcPr>
            <w:tcW w:w="3006" w:type="dxa"/>
          </w:tcPr>
          <w:p w14:paraId="6A90B5B2" w14:textId="59E65383" w:rsidR="005B4336" w:rsidRPr="00706D44" w:rsidRDefault="00AD469B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39.7</w:t>
            </w:r>
          </w:p>
        </w:tc>
      </w:tr>
      <w:tr w:rsidR="005B4336" w14:paraId="29D7EFFF" w14:textId="77777777" w:rsidTr="005B4336">
        <w:tc>
          <w:tcPr>
            <w:tcW w:w="3005" w:type="dxa"/>
            <w:vAlign w:val="center"/>
          </w:tcPr>
          <w:p w14:paraId="740E8CFC" w14:textId="29DF5DFF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Fe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35A08FDE" w14:textId="6678F5F1" w:rsidR="005B4336" w:rsidRPr="00706D44" w:rsidRDefault="00D76A24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3.0</w:t>
            </w:r>
          </w:p>
        </w:tc>
        <w:tc>
          <w:tcPr>
            <w:tcW w:w="3006" w:type="dxa"/>
          </w:tcPr>
          <w:p w14:paraId="6BBC1754" w14:textId="1642AC42" w:rsidR="005B4336" w:rsidRPr="00706D44" w:rsidRDefault="00D76A24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  <w:r w:rsidR="0078668E">
              <w:rPr>
                <w:rFonts w:ascii="Times New Roman" w:hAnsi="Times New Roman" w:cs="Times New Roman"/>
              </w:rPr>
              <w:t>91.3</w:t>
            </w:r>
          </w:p>
        </w:tc>
      </w:tr>
      <w:tr w:rsidR="005B4336" w14:paraId="666E546D" w14:textId="77777777" w:rsidTr="005B4336">
        <w:tc>
          <w:tcPr>
            <w:tcW w:w="3005" w:type="dxa"/>
            <w:vAlign w:val="center"/>
          </w:tcPr>
          <w:p w14:paraId="5ED25B3A" w14:textId="7925D7F9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Co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25CAAADC" w14:textId="48E1935B" w:rsidR="005B4336" w:rsidRPr="00706D44" w:rsidRDefault="00B040CA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3.4</w:t>
            </w:r>
          </w:p>
        </w:tc>
        <w:tc>
          <w:tcPr>
            <w:tcW w:w="3006" w:type="dxa"/>
          </w:tcPr>
          <w:p w14:paraId="6B097F87" w14:textId="3ADD201A" w:rsidR="005B4336" w:rsidRPr="00706D44" w:rsidRDefault="00B040CA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  <w:r w:rsidR="007F0B7A">
              <w:rPr>
                <w:rFonts w:ascii="Times New Roman" w:hAnsi="Times New Roman" w:cs="Times New Roman"/>
              </w:rPr>
              <w:t>79.4</w:t>
            </w:r>
          </w:p>
        </w:tc>
      </w:tr>
      <w:tr w:rsidR="005B4336" w14:paraId="136C63CC" w14:textId="77777777" w:rsidTr="005B4336">
        <w:tc>
          <w:tcPr>
            <w:tcW w:w="3005" w:type="dxa"/>
            <w:vAlign w:val="center"/>
          </w:tcPr>
          <w:p w14:paraId="7F3E8C72" w14:textId="3BDB7194" w:rsidR="005B4336" w:rsidRPr="00706D44" w:rsidRDefault="005B4336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 w:rsidRPr="00706D44">
              <w:rPr>
                <w:rFonts w:ascii="Times New Roman" w:hAnsi="Times New Roman" w:cs="Times New Roman"/>
              </w:rPr>
              <w:t>Pt/LaNiO</w:t>
            </w:r>
            <w:r w:rsidRPr="00706D4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3005" w:type="dxa"/>
          </w:tcPr>
          <w:p w14:paraId="5C09DFA9" w14:textId="132D6799" w:rsidR="005B4336" w:rsidRPr="00706D44" w:rsidRDefault="003A699B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7.1</w:t>
            </w:r>
          </w:p>
        </w:tc>
        <w:tc>
          <w:tcPr>
            <w:tcW w:w="3006" w:type="dxa"/>
          </w:tcPr>
          <w:p w14:paraId="01D64046" w14:textId="6C3B5B1D" w:rsidR="005B4336" w:rsidRPr="00706D44" w:rsidRDefault="001371B0" w:rsidP="00706D44">
            <w:pPr>
              <w:keepNext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49.2</w:t>
            </w:r>
          </w:p>
        </w:tc>
      </w:tr>
    </w:tbl>
    <w:p w14:paraId="276DDC93" w14:textId="77777777" w:rsidR="00227C28" w:rsidRPr="00227C28" w:rsidRDefault="00227C28" w:rsidP="00227C28">
      <w:pPr>
        <w:keepNext/>
        <w:jc w:val="both"/>
        <w:rPr>
          <w:rFonts w:ascii="Times New Roman" w:hAnsi="Times New Roman" w:cs="Times New Roman"/>
        </w:rPr>
      </w:pPr>
    </w:p>
    <w:p w14:paraId="2675CCB8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56733932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6EA635B0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706BFD64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5DF89C22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54D4AD97" w14:textId="77777777" w:rsidR="00547347" w:rsidRDefault="00547347" w:rsidP="005035E5">
      <w:pPr>
        <w:rPr>
          <w:rFonts w:ascii="Times New Roman" w:hAnsi="Times New Roman" w:cs="Times New Roman"/>
          <w:b/>
          <w:bCs/>
        </w:rPr>
      </w:pPr>
    </w:p>
    <w:p w14:paraId="1C2E1432" w14:textId="258AB1D3" w:rsidR="006D1FBA" w:rsidRPr="003A6FBE" w:rsidRDefault="00FA49A1" w:rsidP="005035E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Figure </w:t>
      </w:r>
      <w:r>
        <w:rPr>
          <w:rFonts w:ascii="Times New Roman" w:hAnsi="Times New Roman" w:cs="Times New Roman"/>
          <w:b/>
          <w:bCs/>
        </w:rPr>
        <w:tab/>
        <w:t>S2</w:t>
      </w:r>
      <w:r w:rsidR="006D1FBA">
        <w:rPr>
          <w:rFonts w:ascii="Times New Roman" w:hAnsi="Times New Roman" w:cs="Times New Roman"/>
          <w:b/>
          <w:bCs/>
        </w:rPr>
        <w:t xml:space="preserve">. </w:t>
      </w:r>
      <w:r w:rsidR="006D1FBA">
        <w:rPr>
          <w:rFonts w:ascii="Times New Roman" w:hAnsi="Times New Roman" w:cs="Times New Roman"/>
        </w:rPr>
        <w:t>TEM micrograph of fresh</w:t>
      </w:r>
      <w:r w:rsidR="00467865">
        <w:rPr>
          <w:rFonts w:ascii="Times New Roman" w:hAnsi="Times New Roman" w:cs="Times New Roman"/>
        </w:rPr>
        <w:t xml:space="preserve"> a)</w:t>
      </w:r>
      <w:r w:rsidR="006D1FBA">
        <w:rPr>
          <w:rFonts w:ascii="Times New Roman" w:hAnsi="Times New Roman" w:cs="Times New Roman"/>
        </w:rPr>
        <w:t xml:space="preserve"> Pt/LaAlO</w:t>
      </w:r>
      <w:proofErr w:type="gramStart"/>
      <w:r w:rsidR="006D1FBA">
        <w:rPr>
          <w:rFonts w:ascii="Times New Roman" w:hAnsi="Times New Roman" w:cs="Times New Roman"/>
          <w:vertAlign w:val="subscript"/>
        </w:rPr>
        <w:t>3</w:t>
      </w:r>
      <w:r w:rsidR="00C96501">
        <w:rPr>
          <w:rFonts w:ascii="Times New Roman" w:hAnsi="Times New Roman" w:cs="Times New Roman"/>
        </w:rPr>
        <w:t>,b</w:t>
      </w:r>
      <w:proofErr w:type="gramEnd"/>
      <w:r w:rsidR="00C96501">
        <w:rPr>
          <w:rFonts w:ascii="Times New Roman" w:hAnsi="Times New Roman" w:cs="Times New Roman"/>
        </w:rPr>
        <w:t>) Pt/LaCoO</w:t>
      </w:r>
      <w:r w:rsidR="00C96501">
        <w:rPr>
          <w:rFonts w:ascii="Times New Roman" w:hAnsi="Times New Roman" w:cs="Times New Roman"/>
          <w:vertAlign w:val="subscript"/>
        </w:rPr>
        <w:t>3</w:t>
      </w:r>
      <w:r w:rsidR="00C96501">
        <w:rPr>
          <w:rFonts w:ascii="Times New Roman" w:hAnsi="Times New Roman" w:cs="Times New Roman"/>
        </w:rPr>
        <w:t>, c) Pt/LaNiO</w:t>
      </w:r>
      <w:r w:rsidR="00C96501">
        <w:rPr>
          <w:rFonts w:ascii="Times New Roman" w:hAnsi="Times New Roman" w:cs="Times New Roman"/>
          <w:vertAlign w:val="subscript"/>
        </w:rPr>
        <w:t>3</w:t>
      </w:r>
    </w:p>
    <w:p w14:paraId="10961DAC" w14:textId="53124EC2" w:rsidR="00467865" w:rsidRDefault="00467865" w:rsidP="005035E5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2942363B" wp14:editId="17DCF150">
            <wp:extent cx="5880295" cy="1904969"/>
            <wp:effectExtent l="0" t="0" r="0" b="63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6924" cy="192655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BF1AE1" w14:textId="77777777" w:rsidR="003A6FBE" w:rsidRDefault="003A6FBE">
      <w:pPr>
        <w:rPr>
          <w:rFonts w:ascii="Times New Roman" w:hAnsi="Times New Roman" w:cs="Times New Roman"/>
          <w:b/>
          <w:bCs/>
        </w:rPr>
      </w:pPr>
    </w:p>
    <w:p w14:paraId="041C2A19" w14:textId="77777777" w:rsidR="003A6FBE" w:rsidRDefault="003A6FBE">
      <w:pPr>
        <w:rPr>
          <w:rFonts w:ascii="Times New Roman" w:hAnsi="Times New Roman" w:cs="Times New Roman"/>
          <w:b/>
          <w:bCs/>
        </w:rPr>
      </w:pPr>
    </w:p>
    <w:p w14:paraId="6A7BBC2E" w14:textId="20AF353F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CB4503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/Al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27EF1FD5" w14:textId="77777777" w:rsidR="009E08EA" w:rsidRDefault="009E08EA" w:rsidP="009E08EA">
      <w:pPr>
        <w:keepNext/>
        <w:jc w:val="center"/>
      </w:pPr>
      <w:r w:rsidRPr="002F6EB8">
        <w:rPr>
          <w:noProof/>
        </w:rPr>
        <w:drawing>
          <wp:inline distT="0" distB="0" distL="0" distR="0" wp14:anchorId="5E26BDE0" wp14:editId="0F4F2321">
            <wp:extent cx="2785730" cy="2349345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21" t="8895" r="11728" b="3663"/>
                    <a:stretch/>
                  </pic:blipFill>
                  <pic:spPr bwMode="auto">
                    <a:xfrm>
                      <a:off x="0" y="0"/>
                      <a:ext cx="2813947" cy="2373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A303EC">
        <w:t xml:space="preserve"> </w:t>
      </w:r>
      <w:r w:rsidRPr="00C94045">
        <w:rPr>
          <w:noProof/>
        </w:rPr>
        <w:drawing>
          <wp:inline distT="0" distB="0" distL="0" distR="0" wp14:anchorId="6A0359EA" wp14:editId="1D9D574D">
            <wp:extent cx="2858542" cy="234377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87" t="9509" r="10545" b="3961"/>
                    <a:stretch/>
                  </pic:blipFill>
                  <pic:spPr bwMode="auto">
                    <a:xfrm>
                      <a:off x="0" y="0"/>
                      <a:ext cx="2911581" cy="23872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A4F02B" w14:textId="77777777" w:rsidR="009E08EA" w:rsidRDefault="009E08EA" w:rsidP="009E08EA">
      <w:pPr>
        <w:keepNext/>
      </w:pPr>
    </w:p>
    <w:p w14:paraId="219E6788" w14:textId="77777777" w:rsidR="009E08EA" w:rsidRDefault="009E08EA" w:rsidP="009E08EA">
      <w:r>
        <w:br w:type="page"/>
      </w:r>
    </w:p>
    <w:p w14:paraId="54F691F0" w14:textId="74625303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lastRenderedPageBreak/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786963">
        <w:rPr>
          <w:rFonts w:ascii="Times New Roman" w:hAnsi="Times New Roman" w:cs="Times New Roman"/>
          <w:b/>
          <w:bCs/>
        </w:rPr>
        <w:t>4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Al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1249939C" w14:textId="77777777" w:rsidR="009E08EA" w:rsidRPr="00702829" w:rsidRDefault="009E08EA" w:rsidP="009E08EA">
      <w:pPr>
        <w:keepNext/>
      </w:pPr>
      <w:r w:rsidRPr="00FE451C">
        <w:rPr>
          <w:noProof/>
        </w:rPr>
        <w:drawing>
          <wp:inline distT="0" distB="0" distL="0" distR="0" wp14:anchorId="382AF107" wp14:editId="626D5B07">
            <wp:extent cx="2883018" cy="2460757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7" t="7975" r="10785" b="2739"/>
                    <a:stretch/>
                  </pic:blipFill>
                  <pic:spPr bwMode="auto">
                    <a:xfrm>
                      <a:off x="0" y="0"/>
                      <a:ext cx="2905389" cy="2479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94045">
        <w:t xml:space="preserve"> </w:t>
      </w:r>
      <w:r w:rsidRPr="00C94045">
        <w:rPr>
          <w:noProof/>
        </w:rPr>
        <w:drawing>
          <wp:inline distT="0" distB="0" distL="0" distR="0" wp14:anchorId="184A124F" wp14:editId="6CAD105A">
            <wp:extent cx="2795949" cy="2362084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7" t="10428" r="12182" b="2738"/>
                    <a:stretch/>
                  </pic:blipFill>
                  <pic:spPr bwMode="auto">
                    <a:xfrm>
                      <a:off x="0" y="0"/>
                      <a:ext cx="2829793" cy="2390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B07EF8" w14:textId="788301B8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616FF2">
        <w:rPr>
          <w:rFonts w:ascii="Times New Roman" w:hAnsi="Times New Roman" w:cs="Times New Roman"/>
          <w:b/>
          <w:bCs/>
        </w:rPr>
        <w:t>5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Cr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2D03CBE2" w14:textId="77777777" w:rsidR="009E08EA" w:rsidRPr="00702829" w:rsidRDefault="009E08EA" w:rsidP="009E08EA">
      <w:pPr>
        <w:pStyle w:val="Caption"/>
        <w:rPr>
          <w:rFonts w:ascii="Times New Roman" w:hAnsi="Times New Roman" w:cs="Times New Roman"/>
        </w:rPr>
      </w:pPr>
      <w:r w:rsidRPr="00C90482">
        <w:rPr>
          <w:rFonts w:ascii="Times New Roman" w:hAnsi="Times New Roman" w:cs="Times New Roman"/>
          <w:noProof/>
        </w:rPr>
        <w:drawing>
          <wp:inline distT="0" distB="0" distL="0" distR="0" wp14:anchorId="46593A9D" wp14:editId="682A84DB">
            <wp:extent cx="2750234" cy="230726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6" t="10122" r="12195" b="3663"/>
                    <a:stretch/>
                  </pic:blipFill>
                  <pic:spPr bwMode="auto">
                    <a:xfrm>
                      <a:off x="0" y="0"/>
                      <a:ext cx="2770030" cy="23238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702829">
        <w:rPr>
          <w:rFonts w:ascii="Times New Roman" w:hAnsi="Times New Roman" w:cs="Times New Roman"/>
        </w:rPr>
        <w:t xml:space="preserve"> </w:t>
      </w:r>
      <w:r w:rsidRPr="00702829">
        <w:rPr>
          <w:rFonts w:ascii="Times New Roman" w:hAnsi="Times New Roman" w:cs="Times New Roman"/>
          <w:i w:val="0"/>
          <w:iCs w:val="0"/>
          <w:noProof/>
          <w:sz w:val="22"/>
          <w:szCs w:val="22"/>
        </w:rPr>
        <w:drawing>
          <wp:inline distT="0" distB="0" distL="0" distR="0" wp14:anchorId="4237AE02" wp14:editId="6D1B6481">
            <wp:extent cx="2753328" cy="235440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7" t="8282" r="11477" b="3041"/>
                    <a:stretch/>
                  </pic:blipFill>
                  <pic:spPr bwMode="auto">
                    <a:xfrm>
                      <a:off x="0" y="0"/>
                      <a:ext cx="2753328" cy="235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B16423" w14:textId="4F23DE28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616FF2">
        <w:rPr>
          <w:rFonts w:ascii="Times New Roman" w:hAnsi="Times New Roman" w:cs="Times New Roman"/>
          <w:b/>
          <w:bCs/>
        </w:rPr>
        <w:t>6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Co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015B4DB0" w14:textId="77777777" w:rsidR="009E08EA" w:rsidRDefault="009E08EA" w:rsidP="009E08EA">
      <w:r w:rsidRPr="004D4F2F">
        <w:rPr>
          <w:noProof/>
        </w:rPr>
        <w:drawing>
          <wp:inline distT="0" distB="0" distL="0" distR="0" wp14:anchorId="4EEBAAA3" wp14:editId="41FE2022">
            <wp:extent cx="2849526" cy="2418778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7" t="9202" r="11725" b="3045"/>
                    <a:stretch/>
                  </pic:blipFill>
                  <pic:spPr bwMode="auto">
                    <a:xfrm>
                      <a:off x="0" y="0"/>
                      <a:ext cx="2858088" cy="2426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702829">
        <w:t xml:space="preserve"> </w:t>
      </w:r>
      <w:r w:rsidRPr="00702829">
        <w:rPr>
          <w:noProof/>
        </w:rPr>
        <w:drawing>
          <wp:inline distT="0" distB="0" distL="0" distR="0" wp14:anchorId="4D2387ED" wp14:editId="67226530">
            <wp:extent cx="2744138" cy="2296633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6" t="10122" r="11725" b="3356"/>
                    <a:stretch/>
                  </pic:blipFill>
                  <pic:spPr bwMode="auto">
                    <a:xfrm>
                      <a:off x="0" y="0"/>
                      <a:ext cx="2766704" cy="23155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C00A8B" w14:textId="2709EF70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lastRenderedPageBreak/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616FF2"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Fe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3061336A" w14:textId="77777777" w:rsidR="009E08EA" w:rsidRDefault="009E08EA" w:rsidP="009E08EA">
      <w:r w:rsidRPr="001E487E">
        <w:rPr>
          <w:noProof/>
        </w:rPr>
        <w:drawing>
          <wp:inline distT="0" distB="0" distL="0" distR="0" wp14:anchorId="2D90D754" wp14:editId="28A172C8">
            <wp:extent cx="2731857" cy="230886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47" t="9890" r="12101" b="3735"/>
                    <a:stretch/>
                  </pic:blipFill>
                  <pic:spPr bwMode="auto">
                    <a:xfrm>
                      <a:off x="0" y="0"/>
                      <a:ext cx="2746574" cy="2321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702829">
        <w:t xml:space="preserve"> </w:t>
      </w:r>
      <w:r w:rsidRPr="00702829">
        <w:rPr>
          <w:noProof/>
        </w:rPr>
        <w:drawing>
          <wp:inline distT="0" distB="0" distL="0" distR="0" wp14:anchorId="54BD1E26" wp14:editId="763A7A2F">
            <wp:extent cx="2785730" cy="2306714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52" t="9509" r="11005" b="3348"/>
                    <a:stretch/>
                  </pic:blipFill>
                  <pic:spPr bwMode="auto">
                    <a:xfrm>
                      <a:off x="0" y="0"/>
                      <a:ext cx="2830079" cy="23434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FE4256" w14:textId="19CD268B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616FF2">
        <w:rPr>
          <w:rFonts w:ascii="Times New Roman" w:hAnsi="Times New Roman" w:cs="Times New Roman"/>
          <w:b/>
          <w:bCs/>
        </w:rPr>
        <w:t>8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Mn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0443B0C1" w14:textId="77777777" w:rsidR="009E08EA" w:rsidRDefault="009E08EA" w:rsidP="009E08EA">
      <w:r w:rsidRPr="00224DDA">
        <w:t xml:space="preserve"> </w:t>
      </w:r>
      <w:r w:rsidRPr="00A27A98">
        <w:rPr>
          <w:noProof/>
        </w:rPr>
        <w:drawing>
          <wp:inline distT="0" distB="0" distL="0" distR="0" wp14:anchorId="3C6E49DF" wp14:editId="6E14BFF5">
            <wp:extent cx="2750820" cy="2342634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80" t="9671" r="12269" b="3296"/>
                    <a:stretch/>
                  </pic:blipFill>
                  <pic:spPr bwMode="auto">
                    <a:xfrm>
                      <a:off x="0" y="0"/>
                      <a:ext cx="2771359" cy="236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24DDA">
        <w:rPr>
          <w:noProof/>
        </w:rPr>
        <w:drawing>
          <wp:inline distT="0" distB="0" distL="0" distR="0" wp14:anchorId="2D1512F1" wp14:editId="1C84619F">
            <wp:extent cx="2807792" cy="2317897"/>
            <wp:effectExtent l="0" t="0" r="0" b="635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22" t="10428" r="11716" b="3965"/>
                    <a:stretch/>
                  </pic:blipFill>
                  <pic:spPr bwMode="auto">
                    <a:xfrm>
                      <a:off x="0" y="0"/>
                      <a:ext cx="2831152" cy="2337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E08D3B" w14:textId="38E6F3DA" w:rsidR="009E08EA" w:rsidRPr="00C94045" w:rsidRDefault="009E08EA" w:rsidP="009E08EA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t>Figure</w:t>
      </w:r>
      <w:r>
        <w:rPr>
          <w:rFonts w:ascii="Times New Roman" w:hAnsi="Times New Roman" w:cs="Times New Roman"/>
          <w:b/>
          <w:bCs/>
        </w:rPr>
        <w:t xml:space="preserve"> S</w:t>
      </w:r>
      <w:r w:rsidR="00616FF2">
        <w:rPr>
          <w:rFonts w:ascii="Times New Roman" w:hAnsi="Times New Roman" w:cs="Times New Roman"/>
          <w:b/>
          <w:bCs/>
        </w:rPr>
        <w:t>9</w:t>
      </w:r>
      <w:r>
        <w:rPr>
          <w:rFonts w:ascii="Times New Roman" w:hAnsi="Times New Roman" w:cs="Times New Roman"/>
          <w:b/>
          <w:bCs/>
        </w:rPr>
        <w:t xml:space="preserve">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and </w:t>
      </w:r>
      <w:proofErr w:type="spellStart"/>
      <w:r>
        <w:rPr>
          <w:rFonts w:ascii="Times New Roman" w:hAnsi="Times New Roman" w:cs="Times New Roman"/>
        </w:rPr>
        <w:t>χk</w:t>
      </w:r>
      <w:proofErr w:type="spellEnd"/>
      <w:r>
        <w:rPr>
          <w:rFonts w:ascii="Times New Roman" w:hAnsi="Times New Roman" w:cs="Times New Roman"/>
        </w:rPr>
        <w:t xml:space="preserve"> (right) of PtLaNi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</w:t>
      </w:r>
      <w:r w:rsidRPr="00C94045">
        <w:rPr>
          <w:rFonts w:ascii="Times New Roman" w:hAnsi="Times New Roman" w:cs="Times New Roman"/>
          <w:i/>
          <w:iCs/>
        </w:rPr>
        <w:t>a) Fresh, b) Used.</w:t>
      </w:r>
    </w:p>
    <w:p w14:paraId="3DF84EAC" w14:textId="4896D99A" w:rsidR="003A6FBE" w:rsidRDefault="009E08EA" w:rsidP="009E08EA">
      <w:pPr>
        <w:rPr>
          <w:rFonts w:ascii="Times New Roman" w:hAnsi="Times New Roman" w:cs="Times New Roman"/>
          <w:b/>
          <w:bCs/>
        </w:rPr>
      </w:pPr>
      <w:r w:rsidRPr="00224DDA">
        <w:t xml:space="preserve"> </w:t>
      </w:r>
      <w:r w:rsidRPr="00D44813">
        <w:rPr>
          <w:noProof/>
        </w:rPr>
        <w:drawing>
          <wp:inline distT="0" distB="0" distL="0" distR="0" wp14:anchorId="1DA1E1D6" wp14:editId="666196BF">
            <wp:extent cx="2766060" cy="2373458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79" t="9450" r="12269" b="2857"/>
                    <a:stretch/>
                  </pic:blipFill>
                  <pic:spPr bwMode="auto">
                    <a:xfrm>
                      <a:off x="0" y="0"/>
                      <a:ext cx="2779785" cy="23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24DDA">
        <w:rPr>
          <w:noProof/>
        </w:rPr>
        <w:drawing>
          <wp:inline distT="0" distB="0" distL="0" distR="0" wp14:anchorId="48E10C95" wp14:editId="7CAC78E2">
            <wp:extent cx="2737166" cy="2360428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90" t="9509" r="12179" b="2117"/>
                    <a:stretch/>
                  </pic:blipFill>
                  <pic:spPr bwMode="auto">
                    <a:xfrm>
                      <a:off x="0" y="0"/>
                      <a:ext cx="2750634" cy="2372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C45290" w14:textId="01C64293" w:rsidR="00836033" w:rsidRDefault="00205F07">
      <w:pPr>
        <w:rPr>
          <w:rFonts w:ascii="Times New Roman" w:hAnsi="Times New Roman" w:cs="Times New Roman"/>
        </w:rPr>
      </w:pPr>
      <w:r w:rsidRPr="00620A56">
        <w:rPr>
          <w:rFonts w:ascii="Times New Roman" w:hAnsi="Times New Roman" w:cs="Times New Roman"/>
          <w:b/>
          <w:bCs/>
        </w:rPr>
        <w:lastRenderedPageBreak/>
        <w:t xml:space="preserve">Figure </w:t>
      </w:r>
      <w:r w:rsidR="00227C28">
        <w:rPr>
          <w:rFonts w:ascii="Times New Roman" w:hAnsi="Times New Roman" w:cs="Times New Roman"/>
          <w:b/>
          <w:bCs/>
        </w:rPr>
        <w:t>S</w:t>
      </w:r>
      <w:r w:rsidR="0094415B">
        <w:rPr>
          <w:rFonts w:ascii="Times New Roman" w:hAnsi="Times New Roman" w:cs="Times New Roman"/>
          <w:b/>
          <w:bCs/>
        </w:rPr>
        <w:t>10</w:t>
      </w:r>
      <w:r w:rsidRPr="00620A56">
        <w:rPr>
          <w:rFonts w:ascii="Times New Roman" w:hAnsi="Times New Roman" w:cs="Times New Roman"/>
          <w:b/>
          <w:bCs/>
        </w:rPr>
        <w:t>.</w:t>
      </w:r>
      <w:r w:rsidRPr="00B95588">
        <w:rPr>
          <w:rFonts w:ascii="Times New Roman" w:hAnsi="Times New Roman" w:cs="Times New Roman"/>
        </w:rPr>
        <w:t xml:space="preserve"> XRD </w:t>
      </w:r>
      <w:r w:rsidR="00625659">
        <w:rPr>
          <w:rFonts w:ascii="Times New Roman" w:hAnsi="Times New Roman" w:cs="Times New Roman"/>
        </w:rPr>
        <w:t>patterns of Pt/Al</w:t>
      </w:r>
      <w:r w:rsidR="00625659">
        <w:rPr>
          <w:rFonts w:ascii="Times New Roman" w:hAnsi="Times New Roman" w:cs="Times New Roman"/>
          <w:vertAlign w:val="subscript"/>
        </w:rPr>
        <w:t>2</w:t>
      </w:r>
      <w:r w:rsidR="00625659">
        <w:rPr>
          <w:rFonts w:ascii="Times New Roman" w:hAnsi="Times New Roman" w:cs="Times New Roman"/>
        </w:rPr>
        <w:t>O</w:t>
      </w:r>
      <w:r w:rsidR="00625659">
        <w:rPr>
          <w:rFonts w:ascii="Times New Roman" w:hAnsi="Times New Roman" w:cs="Times New Roman"/>
          <w:vertAlign w:val="subscript"/>
        </w:rPr>
        <w:t>3</w:t>
      </w:r>
      <w:r w:rsidR="00625659">
        <w:rPr>
          <w:rFonts w:ascii="Times New Roman" w:hAnsi="Times New Roman" w:cs="Times New Roman"/>
        </w:rPr>
        <w:t xml:space="preserve"> (</w:t>
      </w:r>
      <w:r w:rsidR="00B456AA">
        <w:rPr>
          <w:rFonts w:ascii="Times New Roman" w:hAnsi="Times New Roman" w:cs="Times New Roman"/>
        </w:rPr>
        <w:t>black), Pt/LaAlO</w:t>
      </w:r>
      <w:r w:rsidR="00B456AA">
        <w:rPr>
          <w:rFonts w:ascii="Times New Roman" w:hAnsi="Times New Roman" w:cs="Times New Roman"/>
          <w:vertAlign w:val="subscript"/>
        </w:rPr>
        <w:t>3</w:t>
      </w:r>
      <w:r w:rsidR="00B456AA">
        <w:rPr>
          <w:rFonts w:ascii="Times New Roman" w:hAnsi="Times New Roman" w:cs="Times New Roman"/>
        </w:rPr>
        <w:t xml:space="preserve"> (red), Pt/LaCrO</w:t>
      </w:r>
      <w:r w:rsidR="00B456AA">
        <w:rPr>
          <w:rFonts w:ascii="Times New Roman" w:hAnsi="Times New Roman" w:cs="Times New Roman"/>
          <w:vertAlign w:val="subscript"/>
        </w:rPr>
        <w:t>3</w:t>
      </w:r>
      <w:r w:rsidR="00B456AA">
        <w:rPr>
          <w:rFonts w:ascii="Times New Roman" w:hAnsi="Times New Roman" w:cs="Times New Roman"/>
        </w:rPr>
        <w:t xml:space="preserve"> (blue), Pt/LaMnO</w:t>
      </w:r>
      <w:r w:rsidR="00B456AA">
        <w:rPr>
          <w:rFonts w:ascii="Times New Roman" w:hAnsi="Times New Roman" w:cs="Times New Roman"/>
          <w:vertAlign w:val="subscript"/>
        </w:rPr>
        <w:t>3</w:t>
      </w:r>
      <w:r w:rsidR="00B456AA">
        <w:rPr>
          <w:rFonts w:ascii="Times New Roman" w:hAnsi="Times New Roman" w:cs="Times New Roman"/>
        </w:rPr>
        <w:t xml:space="preserve"> (green), </w:t>
      </w:r>
      <w:r w:rsidR="000C456F">
        <w:rPr>
          <w:rFonts w:ascii="Times New Roman" w:hAnsi="Times New Roman" w:cs="Times New Roman"/>
        </w:rPr>
        <w:t>and Pt/LaNiO</w:t>
      </w:r>
      <w:r w:rsidR="000C456F">
        <w:rPr>
          <w:rFonts w:ascii="Times New Roman" w:hAnsi="Times New Roman" w:cs="Times New Roman"/>
          <w:vertAlign w:val="subscript"/>
        </w:rPr>
        <w:t>3</w:t>
      </w:r>
      <w:r w:rsidR="000C456F">
        <w:rPr>
          <w:rFonts w:ascii="Times New Roman" w:hAnsi="Times New Roman" w:cs="Times New Roman"/>
        </w:rPr>
        <w:t xml:space="preserve"> (orange)</w:t>
      </w:r>
      <w:r w:rsidR="00625659">
        <w:rPr>
          <w:rFonts w:ascii="Times New Roman" w:hAnsi="Times New Roman" w:cs="Times New Roman"/>
        </w:rPr>
        <w:t xml:space="preserve"> </w:t>
      </w:r>
      <w:r w:rsidRPr="00B95588">
        <w:rPr>
          <w:rFonts w:ascii="Times New Roman" w:hAnsi="Times New Roman" w:cs="Times New Roman"/>
        </w:rPr>
        <w:t>post reaction 2</w:t>
      </w:r>
      <w:r w:rsidR="00577A30">
        <w:rPr>
          <w:rFonts w:ascii="Times New Roman" w:hAnsi="Times New Roman" w:cs="Times New Roman"/>
        </w:rPr>
        <w:t xml:space="preserve"> (left</w:t>
      </w:r>
      <w:r w:rsidR="00DE71FC">
        <w:rPr>
          <w:rFonts w:ascii="Times New Roman" w:hAnsi="Times New Roman" w:cs="Times New Roman"/>
        </w:rPr>
        <w:t>)</w:t>
      </w:r>
      <w:r w:rsidRPr="00B95588">
        <w:rPr>
          <w:rFonts w:ascii="Times New Roman" w:hAnsi="Times New Roman" w:cs="Times New Roman"/>
        </w:rPr>
        <w:t xml:space="preserve"> and 3</w:t>
      </w:r>
      <w:r w:rsidR="00DE71FC">
        <w:rPr>
          <w:rFonts w:ascii="Times New Roman" w:hAnsi="Times New Roman" w:cs="Times New Roman"/>
        </w:rPr>
        <w:t xml:space="preserve"> (right)</w:t>
      </w:r>
      <w:r w:rsidR="000C456F">
        <w:rPr>
          <w:rFonts w:ascii="Times New Roman" w:hAnsi="Times New Roman" w:cs="Times New Roman"/>
        </w:rPr>
        <w:t xml:space="preserve">. </w:t>
      </w:r>
      <w:r w:rsidR="005035E5" w:rsidRPr="00124B1E">
        <w:rPr>
          <w:rFonts w:ascii="Times New Roman" w:hAnsi="Times New Roman" w:cs="Times New Roman"/>
        </w:rPr>
        <w:t xml:space="preserve">Phases: </w:t>
      </w:r>
      <w:r w:rsidR="005035E5" w:rsidRPr="00124B1E">
        <w:rPr>
          <w:rFonts w:ascii="Times New Roman" w:hAnsi="Times New Roman" w:cs="Times New Roman"/>
          <w:noProof/>
        </w:rPr>
        <w:drawing>
          <wp:inline distT="0" distB="0" distL="0" distR="0" wp14:anchorId="7E3AE0B7" wp14:editId="33CBC6B1">
            <wp:extent cx="128270" cy="91440"/>
            <wp:effectExtent l="0" t="0" r="508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270" cy="91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035E5" w:rsidRPr="00124B1E">
        <w:rPr>
          <w:rFonts w:ascii="Times New Roman" w:hAnsi="Times New Roman" w:cs="Times New Roman"/>
        </w:rPr>
        <w:t xml:space="preserve"> γ-Al</w:t>
      </w:r>
      <w:r w:rsidR="005035E5" w:rsidRPr="00124B1E">
        <w:rPr>
          <w:rFonts w:ascii="Times New Roman" w:hAnsi="Times New Roman" w:cs="Times New Roman"/>
          <w:vertAlign w:val="subscript"/>
        </w:rPr>
        <w:t>2</w:t>
      </w:r>
      <w:r w:rsidR="005035E5" w:rsidRPr="00124B1E">
        <w:rPr>
          <w:rFonts w:ascii="Times New Roman" w:hAnsi="Times New Roman" w:cs="Times New Roman"/>
        </w:rPr>
        <w:t>O</w:t>
      </w:r>
      <w:r w:rsidR="005035E5" w:rsidRPr="00124B1E">
        <w:rPr>
          <w:rFonts w:ascii="Times New Roman" w:hAnsi="Times New Roman" w:cs="Times New Roman"/>
          <w:vertAlign w:val="subscript"/>
        </w:rPr>
        <w:t xml:space="preserve">3; </w:t>
      </w:r>
      <w:r w:rsidR="005035E5" w:rsidRPr="00124B1E"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2B9231AB" wp14:editId="22883DE5">
            <wp:extent cx="106996" cy="96408"/>
            <wp:effectExtent l="0" t="0" r="762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69" cy="97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035E5" w:rsidRPr="00124B1E">
        <w:rPr>
          <w:rFonts w:ascii="Times New Roman" w:hAnsi="Times New Roman" w:cs="Times New Roman"/>
          <w:vertAlign w:val="subscript"/>
        </w:rPr>
        <w:t xml:space="preserve"> </w:t>
      </w:r>
      <w:r w:rsidR="005035E5" w:rsidRPr="00124B1E">
        <w:rPr>
          <w:rFonts w:ascii="Times New Roman" w:hAnsi="Times New Roman" w:cs="Times New Roman"/>
        </w:rPr>
        <w:t>LaCO</w:t>
      </w:r>
      <w:r w:rsidR="005035E5" w:rsidRPr="00124B1E">
        <w:rPr>
          <w:rFonts w:ascii="Times New Roman" w:hAnsi="Times New Roman" w:cs="Times New Roman"/>
          <w:vertAlign w:val="subscript"/>
        </w:rPr>
        <w:t>3</w:t>
      </w:r>
      <w:r w:rsidR="005035E5" w:rsidRPr="00124B1E">
        <w:rPr>
          <w:rFonts w:ascii="Times New Roman" w:hAnsi="Times New Roman" w:cs="Times New Roman"/>
        </w:rPr>
        <w:t xml:space="preserve">OH; </w:t>
      </w:r>
      <w:r w:rsidR="005035E5" w:rsidRPr="00124B1E">
        <w:rPr>
          <w:rFonts w:ascii="Times New Roman" w:hAnsi="Times New Roman" w:cs="Times New Roman"/>
          <w:noProof/>
        </w:rPr>
        <w:drawing>
          <wp:inline distT="0" distB="0" distL="0" distR="0" wp14:anchorId="5FBB4CB0" wp14:editId="2F79D541">
            <wp:extent cx="94130" cy="99027"/>
            <wp:effectExtent l="0" t="0" r="127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863" cy="1050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035E5" w:rsidRPr="00124B1E">
        <w:rPr>
          <w:rFonts w:ascii="Times New Roman" w:hAnsi="Times New Roman" w:cs="Times New Roman"/>
        </w:rPr>
        <w:t xml:space="preserve"> perovskite;</w:t>
      </w:r>
      <w:r w:rsidR="005035E5" w:rsidRPr="00124B1E">
        <w:rPr>
          <w:rFonts w:ascii="Times New Roman" w:hAnsi="Times New Roman" w:cs="Times New Roman"/>
          <w:noProof/>
        </w:rPr>
        <w:drawing>
          <wp:inline distT="0" distB="0" distL="0" distR="0" wp14:anchorId="002AE18C" wp14:editId="081B620C">
            <wp:extent cx="89647" cy="89647"/>
            <wp:effectExtent l="0" t="0" r="5715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902" cy="899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035E5" w:rsidRPr="00124B1E">
        <w:rPr>
          <w:rFonts w:ascii="Times New Roman" w:hAnsi="Times New Roman" w:cs="Times New Roman"/>
        </w:rPr>
        <w:t xml:space="preserve"> Ni. </w:t>
      </w:r>
    </w:p>
    <w:p w14:paraId="673CDC60" w14:textId="6E25C12B" w:rsidR="00E62593" w:rsidRPr="00B95588" w:rsidRDefault="00E41CEA" w:rsidP="00625659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6A48DEA" wp14:editId="25F37146">
            <wp:extent cx="6345082" cy="275896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37593" cy="27991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F8B561" w14:textId="39954CF1" w:rsidR="000F375A" w:rsidRDefault="000F375A">
      <w:pPr>
        <w:rPr>
          <w:rFonts w:ascii="Times New Roman" w:hAnsi="Times New Roman" w:cs="Times New Roman"/>
        </w:rPr>
      </w:pPr>
      <w:r w:rsidRPr="00620A56">
        <w:rPr>
          <w:rFonts w:ascii="Times New Roman" w:hAnsi="Times New Roman" w:cs="Times New Roman"/>
          <w:b/>
          <w:bCs/>
        </w:rPr>
        <w:t xml:space="preserve">Figure </w:t>
      </w:r>
      <w:r w:rsidR="00D576FC">
        <w:rPr>
          <w:rFonts w:ascii="Times New Roman" w:hAnsi="Times New Roman" w:cs="Times New Roman"/>
          <w:b/>
          <w:bCs/>
        </w:rPr>
        <w:t>S</w:t>
      </w:r>
      <w:r w:rsidR="0094415B">
        <w:rPr>
          <w:rFonts w:ascii="Times New Roman" w:hAnsi="Times New Roman" w:cs="Times New Roman"/>
          <w:b/>
          <w:bCs/>
        </w:rPr>
        <w:t>11</w:t>
      </w:r>
      <w:r w:rsidRPr="00620A56">
        <w:rPr>
          <w:rFonts w:ascii="Times New Roman" w:hAnsi="Times New Roman" w:cs="Times New Roman"/>
          <w:b/>
          <w:bCs/>
        </w:rPr>
        <w:t>.</w:t>
      </w:r>
      <w:r w:rsidRPr="00B95588">
        <w:rPr>
          <w:rFonts w:ascii="Times New Roman" w:hAnsi="Times New Roman" w:cs="Times New Roman"/>
        </w:rPr>
        <w:t xml:space="preserve"> XPS Cr</w:t>
      </w:r>
      <w:r w:rsidR="00D14495">
        <w:rPr>
          <w:rFonts w:ascii="Times New Roman" w:hAnsi="Times New Roman" w:cs="Times New Roman"/>
        </w:rPr>
        <w:t xml:space="preserve"> 2p region for </w:t>
      </w:r>
      <w:r w:rsidR="001E2299">
        <w:rPr>
          <w:rFonts w:ascii="Times New Roman" w:hAnsi="Times New Roman" w:cs="Times New Roman"/>
        </w:rPr>
        <w:t xml:space="preserve">fresh and recycled catalysts up to </w:t>
      </w:r>
      <w:r w:rsidR="005A06D8">
        <w:rPr>
          <w:rFonts w:ascii="Times New Roman" w:hAnsi="Times New Roman" w:cs="Times New Roman"/>
        </w:rPr>
        <w:t xml:space="preserve">3 cycles. </w:t>
      </w:r>
      <w:r w:rsidR="001E2299">
        <w:rPr>
          <w:rFonts w:ascii="Times New Roman" w:hAnsi="Times New Roman" w:cs="Times New Roman"/>
        </w:rPr>
        <w:t xml:space="preserve"> </w:t>
      </w:r>
    </w:p>
    <w:p w14:paraId="399DE63D" w14:textId="12F9FD0E" w:rsidR="0071535D" w:rsidRDefault="00067A68" w:rsidP="00D14495">
      <w:pPr>
        <w:jc w:val="center"/>
        <w:rPr>
          <w:rFonts w:ascii="Times New Roman" w:hAnsi="Times New Roman" w:cs="Times New Roman"/>
        </w:rPr>
      </w:pPr>
      <w:r w:rsidRPr="00067A68">
        <w:rPr>
          <w:rFonts w:ascii="Times New Roman" w:hAnsi="Times New Roman" w:cs="Times New Roman"/>
          <w:noProof/>
        </w:rPr>
        <w:drawing>
          <wp:inline distT="0" distB="0" distL="0" distR="0" wp14:anchorId="69FFB220" wp14:editId="315C9E91">
            <wp:extent cx="5442680" cy="416209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4557" cy="4186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2CBFCE" w14:textId="77777777" w:rsidR="0094415B" w:rsidRDefault="0094415B" w:rsidP="004121A6">
      <w:pPr>
        <w:jc w:val="both"/>
        <w:rPr>
          <w:rFonts w:ascii="Times New Roman" w:hAnsi="Times New Roman" w:cs="Times New Roman"/>
          <w:b/>
          <w:bCs/>
        </w:rPr>
      </w:pPr>
    </w:p>
    <w:p w14:paraId="079F8971" w14:textId="77777777" w:rsidR="0094415B" w:rsidRDefault="0094415B" w:rsidP="004121A6">
      <w:pPr>
        <w:jc w:val="both"/>
        <w:rPr>
          <w:rFonts w:ascii="Times New Roman" w:hAnsi="Times New Roman" w:cs="Times New Roman"/>
          <w:b/>
          <w:bCs/>
        </w:rPr>
      </w:pPr>
    </w:p>
    <w:p w14:paraId="5672568D" w14:textId="77777777" w:rsidR="0094415B" w:rsidRDefault="0094415B" w:rsidP="004121A6">
      <w:pPr>
        <w:jc w:val="both"/>
        <w:rPr>
          <w:rFonts w:ascii="Times New Roman" w:hAnsi="Times New Roman" w:cs="Times New Roman"/>
          <w:b/>
          <w:bCs/>
        </w:rPr>
      </w:pPr>
    </w:p>
    <w:p w14:paraId="3F4C8792" w14:textId="147CFD59" w:rsidR="00153F73" w:rsidRDefault="00153F73" w:rsidP="00153F73">
      <w:pPr>
        <w:rPr>
          <w:rFonts w:ascii="Times New Roman" w:hAnsi="Times New Roman" w:cs="Times New Roman"/>
          <w:i/>
          <w:iCs/>
        </w:rPr>
      </w:pPr>
      <w:r w:rsidRPr="008134C8">
        <w:rPr>
          <w:rFonts w:ascii="Times New Roman" w:hAnsi="Times New Roman" w:cs="Times New Roman"/>
          <w:b/>
          <w:bCs/>
        </w:rPr>
        <w:lastRenderedPageBreak/>
        <w:t>Figure</w:t>
      </w:r>
      <w:r>
        <w:rPr>
          <w:rFonts w:ascii="Times New Roman" w:hAnsi="Times New Roman" w:cs="Times New Roman"/>
          <w:b/>
          <w:bCs/>
        </w:rPr>
        <w:t xml:space="preserve"> S12. </w:t>
      </w:r>
      <w:r>
        <w:rPr>
          <w:rFonts w:ascii="Times New Roman" w:hAnsi="Times New Roman" w:cs="Times New Roman"/>
        </w:rPr>
        <w:t>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EXAFS Fourier Transform </w:t>
      </w:r>
      <w:proofErr w:type="spellStart"/>
      <w:r>
        <w:rPr>
          <w:rFonts w:ascii="Times New Roman" w:hAnsi="Times New Roman" w:cs="Times New Roman"/>
        </w:rPr>
        <w:t>χR</w:t>
      </w:r>
      <w:proofErr w:type="spellEnd"/>
      <w:r>
        <w:rPr>
          <w:rFonts w:ascii="Times New Roman" w:hAnsi="Times New Roman" w:cs="Times New Roman"/>
        </w:rPr>
        <w:t xml:space="preserve"> (left) of PtLaNi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Used </w:t>
      </w:r>
      <w:r w:rsidRPr="00C94045">
        <w:rPr>
          <w:rFonts w:ascii="Times New Roman" w:hAnsi="Times New Roman" w:cs="Times New Roman"/>
          <w:i/>
          <w:iCs/>
        </w:rPr>
        <w:t>a)</w:t>
      </w:r>
      <w:r>
        <w:rPr>
          <w:rFonts w:ascii="Times New Roman" w:hAnsi="Times New Roman" w:cs="Times New Roman"/>
          <w:i/>
          <w:iCs/>
        </w:rPr>
        <w:t xml:space="preserve"> Pt-Ni path, b) Pt-Pt path, c) Pt-Ni and Pt-Pt path.</w:t>
      </w:r>
    </w:p>
    <w:p w14:paraId="75F9C9EC" w14:textId="77777777" w:rsidR="00153F73" w:rsidRDefault="00153F73" w:rsidP="00153F73">
      <w:pPr>
        <w:jc w:val="center"/>
        <w:rPr>
          <w:rFonts w:ascii="Times New Roman" w:hAnsi="Times New Roman" w:cs="Times New Roman"/>
        </w:rPr>
      </w:pPr>
      <w:r w:rsidRPr="008B3F21">
        <w:rPr>
          <w:rFonts w:ascii="Times New Roman" w:hAnsi="Times New Roman" w:cs="Times New Roman"/>
          <w:noProof/>
        </w:rPr>
        <w:drawing>
          <wp:inline distT="0" distB="0" distL="0" distR="0" wp14:anchorId="0B14E58C" wp14:editId="3BB6E7F4">
            <wp:extent cx="3317358" cy="2766241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52" t="8282" r="11005" b="3961"/>
                    <a:stretch/>
                  </pic:blipFill>
                  <pic:spPr bwMode="auto">
                    <a:xfrm>
                      <a:off x="0" y="0"/>
                      <a:ext cx="3324090" cy="277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C4536E" w14:textId="702AC925" w:rsidR="00153F73" w:rsidRDefault="00153F73" w:rsidP="00153F7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Table S3. </w:t>
      </w:r>
      <w:r>
        <w:rPr>
          <w:rFonts w:ascii="Times New Roman" w:hAnsi="Times New Roman" w:cs="Times New Roman"/>
        </w:rPr>
        <w:t>EXAFS fitting for Pt L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edge of PtLaNiO</w:t>
      </w:r>
      <w:r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 xml:space="preserve"> Used </w:t>
      </w:r>
      <w:r>
        <w:rPr>
          <w:rFonts w:ascii="Times New Roman" w:hAnsi="Times New Roman" w:cs="Times New Roman"/>
          <w:i/>
          <w:iCs/>
        </w:rPr>
        <w:t>a) Pt-Ni path, b) Pt-Pt path, c) Pt-Ni and Pt-Pt path.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284"/>
        <w:gridCol w:w="1283"/>
        <w:gridCol w:w="1378"/>
        <w:gridCol w:w="1267"/>
        <w:gridCol w:w="1265"/>
        <w:gridCol w:w="1268"/>
        <w:gridCol w:w="1271"/>
      </w:tblGrid>
      <w:tr w:rsidR="00153F73" w:rsidRPr="009A5E49" w14:paraId="2959AD37" w14:textId="77777777" w:rsidTr="000007AB"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C15DA2" w14:textId="77777777" w:rsidR="00153F73" w:rsidRDefault="00153F73" w:rsidP="000007AB">
            <w:pPr>
              <w:jc w:val="center"/>
            </w:pPr>
            <w:r>
              <w:t>Fit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31CBF2" w14:textId="77777777" w:rsidR="00153F73" w:rsidRPr="009A5E49" w:rsidRDefault="00153F73" w:rsidP="000007AB">
            <w:pPr>
              <w:jc w:val="center"/>
            </w:pPr>
            <w:r>
              <w:t>Scattering Path</w:t>
            </w:r>
          </w:p>
        </w:tc>
        <w:tc>
          <w:tcPr>
            <w:tcW w:w="13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69D051" w14:textId="77777777" w:rsidR="00153F73" w:rsidRPr="009A5E49" w:rsidRDefault="00153F73" w:rsidP="000007AB">
            <w:pPr>
              <w:jc w:val="center"/>
            </w:pPr>
            <w:r>
              <w:t>Coordination Number</w:t>
            </w:r>
          </w:p>
        </w:tc>
        <w:tc>
          <w:tcPr>
            <w:tcW w:w="12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697F40" w14:textId="77777777" w:rsidR="00153F73" w:rsidRPr="009A5E49" w:rsidRDefault="00153F73" w:rsidP="000007AB">
            <w:pPr>
              <w:jc w:val="center"/>
            </w:pPr>
            <w:r w:rsidRPr="00873541">
              <w:rPr>
                <w:i/>
                <w:iCs/>
              </w:rPr>
              <w:t>2σ</w:t>
            </w:r>
            <w:r w:rsidRPr="00873541">
              <w:rPr>
                <w:i/>
                <w:iCs/>
                <w:vertAlign w:val="superscript"/>
              </w:rPr>
              <w:t>2</w:t>
            </w:r>
            <w:r w:rsidRPr="00873541">
              <w:rPr>
                <w:i/>
                <w:iCs/>
              </w:rPr>
              <w:t xml:space="preserve"> </w:t>
            </w:r>
            <w:r>
              <w:t>(Å</w:t>
            </w:r>
            <w:r>
              <w:rPr>
                <w:vertAlign w:val="superscript"/>
              </w:rPr>
              <w:t>2</w:t>
            </w:r>
            <w:r>
              <w:t>)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43B38F" w14:textId="77777777" w:rsidR="00153F73" w:rsidRPr="009A5E49" w:rsidRDefault="00153F73" w:rsidP="000007AB">
            <w:pPr>
              <w:jc w:val="center"/>
              <w:rPr>
                <w:highlight w:val="yellow"/>
              </w:rPr>
            </w:pPr>
            <w:r w:rsidRPr="00873541">
              <w:rPr>
                <w:i/>
                <w:iCs/>
              </w:rPr>
              <w:t>R</w:t>
            </w:r>
            <w:r>
              <w:t xml:space="preserve"> (Å)</w:t>
            </w:r>
          </w:p>
        </w:tc>
        <w:tc>
          <w:tcPr>
            <w:tcW w:w="1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4C51B5" w14:textId="77777777" w:rsidR="00153F73" w:rsidRPr="009A5E49" w:rsidRDefault="00153F73" w:rsidP="000007AB">
            <w:pPr>
              <w:jc w:val="center"/>
            </w:pPr>
            <w:proofErr w:type="gramStart"/>
            <w:r>
              <w:rPr>
                <w:i/>
                <w:iCs/>
              </w:rPr>
              <w:t>E</w:t>
            </w:r>
            <w:r>
              <w:rPr>
                <w:i/>
                <w:iCs/>
                <w:vertAlign w:val="subscript"/>
              </w:rPr>
              <w:t>f</w:t>
            </w:r>
            <w:r>
              <w:rPr>
                <w:i/>
                <w:iCs/>
              </w:rPr>
              <w:t xml:space="preserve">  </w:t>
            </w:r>
            <w:r>
              <w:t>(</w:t>
            </w:r>
            <w:proofErr w:type="gramEnd"/>
            <w:r>
              <w:t>eV)</w:t>
            </w:r>
          </w:p>
        </w:tc>
        <w:tc>
          <w:tcPr>
            <w:tcW w:w="12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E78804" w14:textId="77777777" w:rsidR="00153F73" w:rsidRPr="009A5E49" w:rsidRDefault="00153F73" w:rsidP="000007AB">
            <w:pPr>
              <w:jc w:val="center"/>
            </w:pPr>
            <w:proofErr w:type="spellStart"/>
            <w:r>
              <w:rPr>
                <w:i/>
                <w:iCs/>
              </w:rPr>
              <w:t>R</w:t>
            </w:r>
            <w:r>
              <w:rPr>
                <w:vertAlign w:val="subscript"/>
              </w:rPr>
              <w:t>factor</w:t>
            </w:r>
            <w:proofErr w:type="spellEnd"/>
          </w:p>
        </w:tc>
      </w:tr>
      <w:tr w:rsidR="00153F73" w:rsidRPr="009A5E49" w14:paraId="1C486EBE" w14:textId="77777777" w:rsidTr="000007AB">
        <w:tc>
          <w:tcPr>
            <w:tcW w:w="12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056CD73" w14:textId="77777777" w:rsidR="00153F73" w:rsidRPr="009A5E49" w:rsidRDefault="00153F73" w:rsidP="000007AB">
            <w:pPr>
              <w:jc w:val="center"/>
            </w:pPr>
            <w:r>
              <w:t>a)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14B701" w14:textId="77777777" w:rsidR="00153F73" w:rsidRPr="009A5E49" w:rsidRDefault="00153F73" w:rsidP="000007AB">
            <w:pPr>
              <w:jc w:val="center"/>
            </w:pPr>
            <w:r w:rsidRPr="009A5E49">
              <w:t>Pt-Ni</w:t>
            </w:r>
          </w:p>
        </w:tc>
        <w:tc>
          <w:tcPr>
            <w:tcW w:w="13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BD6F84" w14:textId="77777777" w:rsidR="00153F73" w:rsidRPr="009A5E49" w:rsidRDefault="00153F73" w:rsidP="000007AB">
            <w:pPr>
              <w:jc w:val="center"/>
            </w:pPr>
            <w:r w:rsidRPr="009A5E49">
              <w:t>7.1(8)</w:t>
            </w:r>
          </w:p>
        </w:tc>
        <w:tc>
          <w:tcPr>
            <w:tcW w:w="126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6BDFBD" w14:textId="77777777" w:rsidR="00153F73" w:rsidRPr="009A5E49" w:rsidRDefault="00153F73" w:rsidP="000007AB">
            <w:pPr>
              <w:jc w:val="center"/>
            </w:pPr>
            <w:r w:rsidRPr="009A5E49">
              <w:t>0.0067(9)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7325C3" w14:textId="77777777" w:rsidR="00153F73" w:rsidRPr="009A5E49" w:rsidRDefault="00153F73" w:rsidP="000007AB">
            <w:pPr>
              <w:jc w:val="center"/>
            </w:pPr>
            <w:r w:rsidRPr="009A5E49">
              <w:t>2.54(6)</w:t>
            </w:r>
          </w:p>
        </w:tc>
        <w:tc>
          <w:tcPr>
            <w:tcW w:w="12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7C63FC" w14:textId="77777777" w:rsidR="00153F73" w:rsidRPr="009A5E49" w:rsidRDefault="00153F73" w:rsidP="000007AB">
            <w:pPr>
              <w:jc w:val="center"/>
            </w:pPr>
            <w:r w:rsidRPr="009A5E49">
              <w:t>-3(1)</w:t>
            </w:r>
          </w:p>
        </w:tc>
        <w:tc>
          <w:tcPr>
            <w:tcW w:w="12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C149296" w14:textId="77777777" w:rsidR="00153F73" w:rsidRPr="009A5E49" w:rsidRDefault="00153F73" w:rsidP="000007AB">
            <w:pPr>
              <w:jc w:val="center"/>
            </w:pPr>
            <w:r w:rsidRPr="009A5E49">
              <w:t>0.021</w:t>
            </w:r>
          </w:p>
        </w:tc>
      </w:tr>
      <w:tr w:rsidR="00153F73" w:rsidRPr="009A5E49" w14:paraId="2A0A6FE7" w14:textId="77777777" w:rsidTr="000007AB"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D383B" w14:textId="77777777" w:rsidR="00153F73" w:rsidRPr="009A5E49" w:rsidRDefault="00153F73" w:rsidP="000007AB">
            <w:pPr>
              <w:jc w:val="center"/>
            </w:pPr>
            <w:r>
              <w:t>b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2F4AB" w14:textId="77777777" w:rsidR="00153F73" w:rsidRPr="009A5E49" w:rsidRDefault="00153F73" w:rsidP="000007AB">
            <w:pPr>
              <w:jc w:val="center"/>
            </w:pPr>
            <w:r>
              <w:t>Pt -Pt 1.1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117AA" w14:textId="77777777" w:rsidR="00153F73" w:rsidRPr="009A5E49" w:rsidRDefault="00153F73" w:rsidP="000007AB">
            <w:pPr>
              <w:jc w:val="center"/>
            </w:pPr>
            <w:r>
              <w:t>12(6)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5C2E6" w14:textId="77777777" w:rsidR="00153F73" w:rsidRPr="009A5E49" w:rsidRDefault="00153F73" w:rsidP="000007AB">
            <w:pPr>
              <w:jc w:val="center"/>
            </w:pPr>
            <w:r>
              <w:t>0.007(3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2F25B" w14:textId="77777777" w:rsidR="00153F73" w:rsidRPr="009A5E49" w:rsidRDefault="00153F73" w:rsidP="000007AB">
            <w:pPr>
              <w:jc w:val="center"/>
            </w:pPr>
            <w:r>
              <w:t>2.50(3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87030" w14:textId="77777777" w:rsidR="00153F73" w:rsidRPr="009A5E49" w:rsidRDefault="00153F73" w:rsidP="000007AB">
            <w:pPr>
              <w:jc w:val="center"/>
            </w:pPr>
            <w:r>
              <w:t>-27(5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4C730" w14:textId="77777777" w:rsidR="00153F73" w:rsidRPr="009A5E49" w:rsidRDefault="00153F73" w:rsidP="000007AB">
            <w:pPr>
              <w:jc w:val="center"/>
            </w:pPr>
            <w:r>
              <w:t>0.30</w:t>
            </w:r>
          </w:p>
        </w:tc>
      </w:tr>
      <w:tr w:rsidR="00153F73" w:rsidRPr="009A5E49" w14:paraId="0AA985F5" w14:textId="77777777" w:rsidTr="000007AB"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3C73C" w14:textId="77777777" w:rsidR="00153F73" w:rsidRPr="009A5E49" w:rsidRDefault="00153F73" w:rsidP="000007AB">
            <w:pPr>
              <w:jc w:val="center"/>
            </w:pPr>
            <w:r>
              <w:t>c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F2C3B" w14:textId="77777777" w:rsidR="00153F73" w:rsidRDefault="00153F73" w:rsidP="000007AB">
            <w:pPr>
              <w:jc w:val="center"/>
            </w:pPr>
            <w:r>
              <w:t>Pt-Ni</w:t>
            </w:r>
          </w:p>
          <w:p w14:paraId="14408869" w14:textId="77777777" w:rsidR="00153F73" w:rsidRPr="009A5E49" w:rsidRDefault="00153F73" w:rsidP="000007AB">
            <w:pPr>
              <w:jc w:val="center"/>
            </w:pPr>
            <w:r>
              <w:t>Pt-Pt 1.1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DE7BC" w14:textId="77777777" w:rsidR="00153F73" w:rsidRDefault="00153F73" w:rsidP="000007AB">
            <w:pPr>
              <w:jc w:val="center"/>
            </w:pPr>
            <w:r>
              <w:t>6(1)</w:t>
            </w:r>
          </w:p>
          <w:p w14:paraId="326FC4A1" w14:textId="77777777" w:rsidR="00153F73" w:rsidRPr="009A5E49" w:rsidRDefault="00153F73" w:rsidP="000007AB">
            <w:pPr>
              <w:jc w:val="center"/>
            </w:pPr>
            <w:r>
              <w:t>2(2)</w:t>
            </w:r>
          </w:p>
        </w:tc>
        <w:tc>
          <w:tcPr>
            <w:tcW w:w="12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D72A36" w14:textId="77777777" w:rsidR="00153F73" w:rsidRDefault="00153F73" w:rsidP="000007AB">
            <w:pPr>
              <w:jc w:val="center"/>
            </w:pPr>
            <w:r>
              <w:t>0.005(1)</w:t>
            </w:r>
          </w:p>
          <w:p w14:paraId="4D7B054D" w14:textId="77777777" w:rsidR="00153F73" w:rsidRPr="009A5E49" w:rsidRDefault="00153F73" w:rsidP="000007AB">
            <w:pPr>
              <w:jc w:val="center"/>
            </w:pPr>
            <w:r>
              <w:t>0.005(5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730D8" w14:textId="77777777" w:rsidR="00153F73" w:rsidRDefault="00153F73" w:rsidP="000007AB">
            <w:pPr>
              <w:jc w:val="center"/>
            </w:pPr>
            <w:r>
              <w:t>2.530(9)</w:t>
            </w:r>
          </w:p>
          <w:p w14:paraId="74698816" w14:textId="77777777" w:rsidR="00153F73" w:rsidRPr="009A5E49" w:rsidRDefault="00153F73" w:rsidP="000007AB">
            <w:pPr>
              <w:jc w:val="center"/>
            </w:pPr>
            <w:r>
              <w:t>2.66(3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96A7FC" w14:textId="77777777" w:rsidR="00153F73" w:rsidRPr="009A5E49" w:rsidRDefault="00153F73" w:rsidP="000007AB">
            <w:pPr>
              <w:jc w:val="center"/>
            </w:pPr>
            <w:r>
              <w:t>-3(2)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B728EB" w14:textId="77777777" w:rsidR="00153F73" w:rsidRPr="009A5E49" w:rsidRDefault="00153F73" w:rsidP="000007AB">
            <w:pPr>
              <w:jc w:val="center"/>
            </w:pPr>
            <w:r>
              <w:t>0.014</w:t>
            </w:r>
          </w:p>
        </w:tc>
      </w:tr>
      <w:tr w:rsidR="00153F73" w:rsidRPr="009A5E49" w14:paraId="13B46860" w14:textId="77777777" w:rsidTr="000007AB">
        <w:tc>
          <w:tcPr>
            <w:tcW w:w="9016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84BF87" w14:textId="77777777" w:rsidR="00153F73" w:rsidRPr="004A23A1" w:rsidRDefault="00153F73" w:rsidP="000007AB">
            <w:r>
              <w:t xml:space="preserve">                        Fixed </w:t>
            </w:r>
            <w:proofErr w:type="gramStart"/>
            <w:r>
              <w:t>parameters :</w:t>
            </w:r>
            <w:proofErr w:type="gramEnd"/>
            <w:r>
              <w:t xml:space="preserve"> S</w:t>
            </w:r>
            <w:r>
              <w:rPr>
                <w:vertAlign w:val="subscript"/>
              </w:rPr>
              <w:t>o</w:t>
            </w:r>
            <w:r>
              <w:rPr>
                <w:vertAlign w:val="superscript"/>
              </w:rPr>
              <w:t>2</w:t>
            </w:r>
            <w:r>
              <w:t xml:space="preserve"> = 0.81</w:t>
            </w:r>
          </w:p>
        </w:tc>
      </w:tr>
    </w:tbl>
    <w:p w14:paraId="5FFB1B20" w14:textId="77777777" w:rsidR="00153F73" w:rsidRDefault="00153F73" w:rsidP="004121A6">
      <w:pPr>
        <w:jc w:val="both"/>
        <w:rPr>
          <w:rFonts w:ascii="Times New Roman" w:hAnsi="Times New Roman" w:cs="Times New Roman"/>
          <w:b/>
          <w:bCs/>
        </w:rPr>
      </w:pPr>
    </w:p>
    <w:p w14:paraId="1B6DAEF8" w14:textId="396454C4" w:rsidR="004121A6" w:rsidRPr="00067E77" w:rsidRDefault="004121A6" w:rsidP="004121A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="0094415B">
        <w:rPr>
          <w:rFonts w:ascii="Times New Roman" w:hAnsi="Times New Roman" w:cs="Times New Roman"/>
          <w:b/>
          <w:bCs/>
        </w:rPr>
        <w:t>1</w:t>
      </w:r>
      <w:r w:rsidR="003720D7">
        <w:rPr>
          <w:rFonts w:ascii="Times New Roman" w:hAnsi="Times New Roman" w:cs="Times New Roman"/>
          <w:b/>
          <w:bCs/>
        </w:rPr>
        <w:t>3</w:t>
      </w:r>
      <w:r w:rsidRPr="004121A6">
        <w:rPr>
          <w:b/>
          <w:bCs/>
        </w:rPr>
        <w:t xml:space="preserve">. </w:t>
      </w:r>
      <w:r>
        <w:rPr>
          <w:rFonts w:ascii="Times New Roman" w:hAnsi="Times New Roman" w:cs="Times New Roman"/>
        </w:rPr>
        <w:t xml:space="preserve">TEM micrograph </w:t>
      </w:r>
      <w:r w:rsidR="00DB3952">
        <w:rPr>
          <w:rFonts w:ascii="Times New Roman" w:hAnsi="Times New Roman" w:cs="Times New Roman"/>
        </w:rPr>
        <w:t xml:space="preserve">of a) </w:t>
      </w:r>
      <w:r w:rsidR="002F6859">
        <w:rPr>
          <w:rFonts w:ascii="Times New Roman" w:hAnsi="Times New Roman" w:cs="Times New Roman"/>
        </w:rPr>
        <w:t>Pt/LaMnO</w:t>
      </w:r>
      <w:r w:rsidR="002F6859">
        <w:rPr>
          <w:rFonts w:ascii="Times New Roman" w:hAnsi="Times New Roman" w:cs="Times New Roman"/>
          <w:vertAlign w:val="subscript"/>
        </w:rPr>
        <w:t>3</w:t>
      </w:r>
      <w:r w:rsidR="002F6859">
        <w:rPr>
          <w:rFonts w:ascii="Times New Roman" w:hAnsi="Times New Roman" w:cs="Times New Roman"/>
        </w:rPr>
        <w:t xml:space="preserve"> post reaction 2</w:t>
      </w:r>
      <w:r w:rsidR="00DB3952">
        <w:rPr>
          <w:rFonts w:ascii="Times New Roman" w:hAnsi="Times New Roman" w:cs="Times New Roman"/>
        </w:rPr>
        <w:t>,</w:t>
      </w:r>
      <w:r w:rsidR="002F6859">
        <w:rPr>
          <w:rFonts w:ascii="Times New Roman" w:hAnsi="Times New Roman" w:cs="Times New Roman"/>
        </w:rPr>
        <w:t xml:space="preserve"> </w:t>
      </w:r>
      <w:r w:rsidR="00DB3952">
        <w:rPr>
          <w:rFonts w:ascii="Times New Roman" w:hAnsi="Times New Roman" w:cs="Times New Roman"/>
        </w:rPr>
        <w:t>b)</w:t>
      </w:r>
      <w:r w:rsidR="002F6859">
        <w:rPr>
          <w:rFonts w:ascii="Times New Roman" w:hAnsi="Times New Roman" w:cs="Times New Roman"/>
        </w:rPr>
        <w:t xml:space="preserve"> </w:t>
      </w:r>
      <w:r w:rsidR="00067E77">
        <w:rPr>
          <w:rFonts w:ascii="Times New Roman" w:hAnsi="Times New Roman" w:cs="Times New Roman"/>
        </w:rPr>
        <w:t>Pt/LaNiO</w:t>
      </w:r>
      <w:r w:rsidR="00067E77">
        <w:rPr>
          <w:rFonts w:ascii="Times New Roman" w:hAnsi="Times New Roman" w:cs="Times New Roman"/>
          <w:vertAlign w:val="subscript"/>
        </w:rPr>
        <w:t>3</w:t>
      </w:r>
      <w:r w:rsidR="00067E77">
        <w:rPr>
          <w:rFonts w:ascii="Times New Roman" w:hAnsi="Times New Roman" w:cs="Times New Roman"/>
        </w:rPr>
        <w:t xml:space="preserve"> post reaction 3</w:t>
      </w:r>
    </w:p>
    <w:p w14:paraId="56E98D43" w14:textId="2BE1A1BB" w:rsidR="00DB3952" w:rsidRPr="004121A6" w:rsidRDefault="002F6859" w:rsidP="004121A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A05F84B" wp14:editId="5747FCC2">
            <wp:extent cx="5697367" cy="263490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1864" cy="26462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0B3B3D" w14:textId="77777777" w:rsidR="003A6FBE" w:rsidRDefault="003A6FBE">
      <w:pPr>
        <w:rPr>
          <w:rFonts w:ascii="Times New Roman" w:hAnsi="Times New Roman" w:cs="Times New Roman"/>
          <w:b/>
          <w:bCs/>
        </w:rPr>
      </w:pPr>
    </w:p>
    <w:p w14:paraId="74DF5154" w14:textId="77777777" w:rsidR="003A6FBE" w:rsidRDefault="003A6FBE">
      <w:pPr>
        <w:rPr>
          <w:rFonts w:ascii="Times New Roman" w:hAnsi="Times New Roman" w:cs="Times New Roman"/>
          <w:b/>
          <w:bCs/>
        </w:rPr>
      </w:pPr>
    </w:p>
    <w:p w14:paraId="7D1E90EE" w14:textId="2C3B79E6" w:rsidR="004E6E86" w:rsidRPr="004E6E86" w:rsidRDefault="004E6E86">
      <w:pPr>
        <w:rPr>
          <w:rFonts w:ascii="Times New Roman" w:hAnsi="Times New Roman" w:cs="Times New Roman"/>
          <w:b/>
          <w:bCs/>
        </w:rPr>
      </w:pPr>
      <w:r w:rsidRPr="004E6E86">
        <w:rPr>
          <w:rFonts w:ascii="Times New Roman" w:hAnsi="Times New Roman" w:cs="Times New Roman"/>
          <w:b/>
          <w:bCs/>
        </w:rPr>
        <w:lastRenderedPageBreak/>
        <w:t>Table S</w:t>
      </w:r>
      <w:r w:rsidR="003C0B79">
        <w:rPr>
          <w:rFonts w:ascii="Times New Roman" w:hAnsi="Times New Roman" w:cs="Times New Roman"/>
          <w:b/>
          <w:bCs/>
        </w:rPr>
        <w:t>4</w:t>
      </w:r>
      <w:r w:rsidRPr="004E6E86">
        <w:rPr>
          <w:rFonts w:ascii="Times New Roman" w:hAnsi="Times New Roman" w:cs="Times New Roman"/>
          <w:b/>
          <w:bCs/>
        </w:rPr>
        <w:t xml:space="preserve">. </w:t>
      </w:r>
      <w:r w:rsidR="00FE6CD7" w:rsidRPr="00E47B55">
        <w:rPr>
          <w:rFonts w:ascii="Times New Roman" w:hAnsi="Times New Roman" w:cs="Times New Roman"/>
          <w:i/>
          <w:iCs/>
        </w:rPr>
        <w:t>Bond Dissociation Energies in Diatomic Cations</w:t>
      </w:r>
      <w:r w:rsidR="00FE6CD7">
        <w:rPr>
          <w:rFonts w:ascii="Times New Roman" w:hAnsi="Times New Roman" w:cs="Times New Roman"/>
          <w:i/>
          <w:iCs/>
        </w:rPr>
        <w:t xml:space="preserve"> at 298 K; Data is from </w:t>
      </w:r>
      <w:r w:rsidR="00FE6CD7" w:rsidRPr="00006D12">
        <w:rPr>
          <w:rFonts w:ascii="Times New Roman" w:hAnsi="Times New Roman" w:cs="Times New Roman"/>
        </w:rPr>
        <w:t>CRC Comprehensive Handbook of Chemical Bond Energies</w:t>
      </w:r>
      <w:r w:rsidR="00FE6CD7">
        <w:rPr>
          <w:rFonts w:ascii="Times New Roman" w:hAnsi="Times New Roman" w:cs="Times New Roman"/>
        </w:rPr>
        <w:t xml:space="preserve"> </w:t>
      </w:r>
      <w:r w:rsidR="00FE6CD7">
        <w:rPr>
          <w:rFonts w:ascii="Times New Roman" w:hAnsi="Times New Roman" w:cs="Times New Roman"/>
        </w:rPr>
        <w:fldChar w:fldCharType="begin" w:fldLock="1"/>
      </w:r>
      <w:r w:rsidR="00547F89">
        <w:rPr>
          <w:rFonts w:ascii="Times New Roman" w:hAnsi="Times New Roman" w:cs="Times New Roman"/>
        </w:rPr>
        <w:instrText>ADDIN CSL_CITATION {"citationItems":[{"id":"ITEM-1","itemData":{"author":[{"dropping-particle":"","family":"Luo","given":"Y.R.","non-dropping-particle":"","parse-names":false,"suffix":""}],"edition":"1st","id":"ITEM-1","issued":{"date-parts":[["2007"]]},"publisher":"CRC Press","publisher-place":"Boca Raton, FL","title":"Comprehensive Handbook of Chemical Bond Energies","type":"book"},"uris":["http://www.mendeley.com/documents/?uuid=b7a1617b-961d-414b-b049-16ed8f91d741"]}],"mendeley":{"formattedCitation":"[1]","plainTextFormattedCitation":"[1]","previouslyFormattedCitation":"[55]"},"properties":{"noteIndex":0},"schema":"https://github.com/citation-style-language/schema/raw/master/csl-citation.json"}</w:instrText>
      </w:r>
      <w:r w:rsidR="00FE6CD7">
        <w:rPr>
          <w:rFonts w:ascii="Times New Roman" w:hAnsi="Times New Roman" w:cs="Times New Roman"/>
        </w:rPr>
        <w:fldChar w:fldCharType="separate"/>
      </w:r>
      <w:r w:rsidR="00547F89" w:rsidRPr="00547F89">
        <w:rPr>
          <w:rFonts w:ascii="Times New Roman" w:hAnsi="Times New Roman" w:cs="Times New Roman"/>
          <w:noProof/>
        </w:rPr>
        <w:t>[1]</w:t>
      </w:r>
      <w:r w:rsidR="00FE6CD7">
        <w:rPr>
          <w:rFonts w:ascii="Times New Roman" w:hAnsi="Times New Roman" w:cs="Times New Roman"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1243"/>
        <w:gridCol w:w="1244"/>
        <w:gridCol w:w="1243"/>
        <w:gridCol w:w="1244"/>
        <w:gridCol w:w="1243"/>
        <w:gridCol w:w="1244"/>
      </w:tblGrid>
      <w:tr w:rsidR="00486B12" w14:paraId="6F8FE151" w14:textId="77777777" w:rsidTr="000C1D9B"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</w:tcPr>
          <w:p w14:paraId="0E3C7348" w14:textId="77777777" w:rsidR="00486B12" w:rsidRDefault="00486B12" w:rsidP="000C1D9B">
            <w:pPr>
              <w:pStyle w:val="RSCB02ArticleText"/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401F472E" w14:textId="77777777" w:rsidR="00486B12" w:rsidRPr="00CC2CD4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Al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0AFA8821" w14:textId="77777777" w:rsidR="00486B12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r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48451A5A" w14:textId="77777777" w:rsidR="00486B12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Mn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1E10C9A9" w14:textId="77777777" w:rsidR="00486B12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Fe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05151F81" w14:textId="77777777" w:rsidR="00486B12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o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166659CE" w14:textId="77777777" w:rsidR="00486B12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i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+</w:t>
            </w:r>
            <w:r>
              <w:rPr>
                <w:rFonts w:ascii="Times New Roman" w:hAnsi="Times New Roman"/>
                <w:sz w:val="22"/>
                <w:szCs w:val="22"/>
              </w:rPr>
              <w:t>-O</w:t>
            </w:r>
          </w:p>
        </w:tc>
      </w:tr>
      <w:tr w:rsidR="00486B12" w14:paraId="2D551B05" w14:textId="77777777" w:rsidTr="007E5061">
        <w:trPr>
          <w:trHeight w:val="560"/>
        </w:trPr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</w:tcPr>
          <w:p w14:paraId="7DC3C414" w14:textId="77777777" w:rsidR="00486B12" w:rsidRPr="00842F4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o</w:t>
            </w:r>
            <w:r>
              <w:rPr>
                <w:rFonts w:ascii="Times New Roman" w:hAnsi="Times New Roman"/>
                <w:sz w:val="22"/>
                <w:szCs w:val="22"/>
                <w:vertAlign w:val="subscript"/>
              </w:rPr>
              <w:t>298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kJmol</w:t>
            </w:r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-1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5A462395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166.7 ± 12.0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4FCFEFC2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359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772DBD24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285 ± 13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30BDFBD9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334 ± 6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14:paraId="037391B9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317.3 ± 4.8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14:paraId="03AA0A2D" w14:textId="77777777" w:rsidR="00486B12" w:rsidRPr="009A33D1" w:rsidRDefault="00486B12" w:rsidP="000C1D9B">
            <w:pPr>
              <w:pStyle w:val="RSCB02ArticleText"/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9A33D1">
              <w:rPr>
                <w:rFonts w:ascii="Times New Roman" w:hAnsi="Times New Roman"/>
                <w:sz w:val="22"/>
                <w:szCs w:val="22"/>
              </w:rPr>
              <w:t>275.9 ± 7.7</w:t>
            </w:r>
          </w:p>
        </w:tc>
      </w:tr>
    </w:tbl>
    <w:p w14:paraId="3FA54FA9" w14:textId="77777777" w:rsidR="007E5061" w:rsidRDefault="007E5061">
      <w:pPr>
        <w:rPr>
          <w:rFonts w:ascii="Times New Roman" w:hAnsi="Times New Roman" w:cs="Times New Roman"/>
        </w:rPr>
      </w:pPr>
    </w:p>
    <w:p w14:paraId="51B0CC64" w14:textId="6D7DD436" w:rsidR="00547F89" w:rsidRPr="00547F89" w:rsidRDefault="00547F89" w:rsidP="00547F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547F89">
        <w:rPr>
          <w:rFonts w:ascii="Times New Roman" w:hAnsi="Times New Roman" w:cs="Times New Roman"/>
          <w:noProof/>
          <w:szCs w:val="24"/>
        </w:rPr>
        <w:t xml:space="preserve">1. </w:t>
      </w:r>
      <w:r w:rsidRPr="00547F89">
        <w:rPr>
          <w:rFonts w:ascii="Times New Roman" w:hAnsi="Times New Roman" w:cs="Times New Roman"/>
          <w:noProof/>
          <w:szCs w:val="24"/>
        </w:rPr>
        <w:tab/>
        <w:t>Luo YR (2007) Comprehensive Handbook of Chemical Bond Energies, 1st ed. CRC Press, Boca Raton, FL</w:t>
      </w:r>
    </w:p>
    <w:p w14:paraId="4CFEA814" w14:textId="77777777" w:rsidR="003A6FBE" w:rsidRDefault="00547F8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3AC443E3" w14:textId="088407D6" w:rsidR="00E62593" w:rsidRDefault="005F7753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t>Figure S</w:t>
      </w:r>
      <w:r w:rsidR="00EB33DD">
        <w:rPr>
          <w:rFonts w:ascii="Times New Roman" w:hAnsi="Times New Roman" w:cs="Times New Roman"/>
          <w:b/>
          <w:bCs/>
        </w:rPr>
        <w:t>14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</w:t>
      </w:r>
      <w:r w:rsidR="0034712E">
        <w:rPr>
          <w:rFonts w:ascii="Times New Roman" w:hAnsi="Times New Roman" w:cs="Times New Roman"/>
        </w:rPr>
        <w:t xml:space="preserve">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</w:t>
      </w:r>
      <w:r w:rsidR="009630CD">
        <w:rPr>
          <w:rFonts w:ascii="Times New Roman" w:hAnsi="Times New Roman" w:cs="Times New Roman"/>
        </w:rPr>
        <w:t xml:space="preserve"> for LaAlO</w:t>
      </w:r>
      <w:r w:rsidR="009630CD">
        <w:rPr>
          <w:rFonts w:ascii="Times New Roman" w:hAnsi="Times New Roman" w:cs="Times New Roman"/>
          <w:vertAlign w:val="subscript"/>
        </w:rPr>
        <w:t>3</w:t>
      </w:r>
    </w:p>
    <w:p w14:paraId="4B619687" w14:textId="77777777" w:rsidR="00547347" w:rsidRDefault="007B2F2E">
      <w:pPr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361B2C91" wp14:editId="6154F42F">
            <wp:extent cx="4187622" cy="3806456"/>
            <wp:effectExtent l="0" t="0" r="381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4670" cy="38310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25A728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6D6186F4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2E79EAFB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0F84CCFC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6879F883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68350485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4B27982D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01D9730A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576D7ED3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13C43A8A" w14:textId="77777777" w:rsidR="00547347" w:rsidRDefault="00547347">
      <w:pPr>
        <w:rPr>
          <w:rFonts w:ascii="Times New Roman" w:hAnsi="Times New Roman" w:cs="Times New Roman"/>
          <w:vertAlign w:val="subscript"/>
        </w:rPr>
      </w:pPr>
    </w:p>
    <w:p w14:paraId="5B14B44E" w14:textId="1EA75067" w:rsidR="009630CD" w:rsidRDefault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lastRenderedPageBreak/>
        <w:t>Figure S</w:t>
      </w:r>
      <w:r w:rsidR="00EB33DD">
        <w:rPr>
          <w:rFonts w:ascii="Times New Roman" w:hAnsi="Times New Roman" w:cs="Times New Roman"/>
          <w:b/>
          <w:bCs/>
        </w:rPr>
        <w:t>15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AE56DD">
        <w:rPr>
          <w:rFonts w:ascii="Times New Roman" w:hAnsi="Times New Roman" w:cs="Times New Roman"/>
        </w:rPr>
        <w:t>Cr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73DEEB35" w14:textId="14BC3B5D" w:rsidR="00EB33DD" w:rsidRPr="00FC5992" w:rsidRDefault="00AB3C1F">
      <w:pPr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31D49DB5" wp14:editId="3BC3530E">
            <wp:extent cx="4508500" cy="3970172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7957" cy="39873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DCFDA8" w14:textId="07D43AC2" w:rsidR="009630CD" w:rsidRDefault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t>Figure S</w:t>
      </w:r>
      <w:r w:rsidR="00EB33DD">
        <w:rPr>
          <w:rFonts w:ascii="Times New Roman" w:hAnsi="Times New Roman" w:cs="Times New Roman"/>
          <w:b/>
          <w:bCs/>
        </w:rPr>
        <w:t>16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AE56DD">
        <w:rPr>
          <w:rFonts w:ascii="Times New Roman" w:hAnsi="Times New Roman" w:cs="Times New Roman"/>
        </w:rPr>
        <w:t>Mn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0DBB1885" w14:textId="24436D1E" w:rsidR="00EB33DD" w:rsidRPr="00FC5992" w:rsidRDefault="005A4982" w:rsidP="009630CD">
      <w:pPr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4EAD8B36" wp14:editId="3C8EA78A">
            <wp:extent cx="5009759" cy="4089400"/>
            <wp:effectExtent l="0" t="0" r="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4704" cy="4101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5F240C" w14:textId="395F07CD" w:rsidR="009630CD" w:rsidRDefault="009630CD" w:rsidP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lastRenderedPageBreak/>
        <w:t>Figure S</w:t>
      </w:r>
      <w:r w:rsidR="00EB33DD">
        <w:rPr>
          <w:rFonts w:ascii="Times New Roman" w:hAnsi="Times New Roman" w:cs="Times New Roman"/>
          <w:b/>
          <w:bCs/>
        </w:rPr>
        <w:t>17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AE56DD">
        <w:rPr>
          <w:rFonts w:ascii="Times New Roman" w:hAnsi="Times New Roman" w:cs="Times New Roman"/>
        </w:rPr>
        <w:t>Fe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4FA6724D" w14:textId="3188F823" w:rsidR="00B209FE" w:rsidRPr="009630CD" w:rsidRDefault="003E2422" w:rsidP="003E2422">
      <w:pPr>
        <w:tabs>
          <w:tab w:val="left" w:pos="3260"/>
        </w:tabs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vertAlign w:val="subscript"/>
        </w:rPr>
        <w:tab/>
      </w: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6560FDEB" wp14:editId="77CE9FEE">
            <wp:extent cx="4302796" cy="3912781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277" cy="39505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F6AECF" w14:textId="4049DB2C" w:rsidR="009630CD" w:rsidRDefault="009630CD" w:rsidP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t>Figure S</w:t>
      </w:r>
      <w:r w:rsidR="00AE56DD">
        <w:rPr>
          <w:rFonts w:ascii="Times New Roman" w:hAnsi="Times New Roman" w:cs="Times New Roman"/>
          <w:b/>
          <w:bCs/>
        </w:rPr>
        <w:t>1</w:t>
      </w:r>
      <w:r w:rsidR="00EB33DD">
        <w:rPr>
          <w:rFonts w:ascii="Times New Roman" w:hAnsi="Times New Roman" w:cs="Times New Roman"/>
          <w:b/>
          <w:bCs/>
        </w:rPr>
        <w:t>8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AE56DD">
        <w:rPr>
          <w:rFonts w:ascii="Times New Roman" w:hAnsi="Times New Roman" w:cs="Times New Roman"/>
        </w:rPr>
        <w:t>Co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0BEF7219" w14:textId="097104B3" w:rsidR="00B209FE" w:rsidRPr="009630CD" w:rsidRDefault="00C16350" w:rsidP="009630CD">
      <w:pPr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38BEC8E7" wp14:editId="7FEA20AD">
            <wp:extent cx="4305300" cy="367848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594" cy="36915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7827B0" w14:textId="77777777" w:rsidR="00EB33DD" w:rsidRDefault="00EB33DD" w:rsidP="009630CD">
      <w:pPr>
        <w:rPr>
          <w:rFonts w:ascii="Times New Roman" w:hAnsi="Times New Roman" w:cs="Times New Roman"/>
          <w:b/>
          <w:bCs/>
        </w:rPr>
      </w:pPr>
    </w:p>
    <w:p w14:paraId="0C9D1BDC" w14:textId="3B0A40AD" w:rsidR="009630CD" w:rsidRDefault="009630CD" w:rsidP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lastRenderedPageBreak/>
        <w:t>Figure S</w:t>
      </w:r>
      <w:r w:rsidR="00AE56DD">
        <w:rPr>
          <w:rFonts w:ascii="Times New Roman" w:hAnsi="Times New Roman" w:cs="Times New Roman"/>
          <w:b/>
          <w:bCs/>
        </w:rPr>
        <w:t>1</w:t>
      </w:r>
      <w:r w:rsidR="00EB33DD">
        <w:rPr>
          <w:rFonts w:ascii="Times New Roman" w:hAnsi="Times New Roman" w:cs="Times New Roman"/>
          <w:b/>
          <w:bCs/>
        </w:rPr>
        <w:t>9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AE56DD">
        <w:rPr>
          <w:rFonts w:ascii="Times New Roman" w:hAnsi="Times New Roman" w:cs="Times New Roman"/>
        </w:rPr>
        <w:t>Ni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185CC727" w14:textId="268F2A08" w:rsidR="00B209FE" w:rsidRDefault="00002610" w:rsidP="009630CD">
      <w:pPr>
        <w:rPr>
          <w:rFonts w:ascii="Times New Roman" w:hAnsi="Times New Roman" w:cs="Times New Roman"/>
          <w:vertAlign w:val="subscript"/>
        </w:rPr>
      </w:pPr>
      <w:r>
        <w:rPr>
          <w:rFonts w:ascii="Times New Roman" w:hAnsi="Times New Roman" w:cs="Times New Roman"/>
          <w:noProof/>
          <w:vertAlign w:val="subscript"/>
        </w:rPr>
        <w:drawing>
          <wp:inline distT="0" distB="0" distL="0" distR="0" wp14:anchorId="25C50AE7" wp14:editId="538B9C6F">
            <wp:extent cx="5185682" cy="3997841"/>
            <wp:effectExtent l="0" t="0" r="0" b="317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4085" cy="40351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1F1019" w14:textId="65E1E020" w:rsidR="00B50721" w:rsidRDefault="00B50721" w:rsidP="009630CD">
      <w:pPr>
        <w:rPr>
          <w:rFonts w:ascii="Times New Roman" w:hAnsi="Times New Roman" w:cs="Times New Roman"/>
          <w:vertAlign w:val="subscript"/>
        </w:rPr>
      </w:pPr>
      <w:r w:rsidRPr="005F7753">
        <w:rPr>
          <w:rFonts w:ascii="Times New Roman" w:hAnsi="Times New Roman" w:cs="Times New Roman"/>
          <w:b/>
          <w:bCs/>
        </w:rPr>
        <w:t>Figure S</w:t>
      </w:r>
      <w:r>
        <w:rPr>
          <w:rFonts w:ascii="Times New Roman" w:hAnsi="Times New Roman" w:cs="Times New Roman"/>
          <w:b/>
          <w:bCs/>
        </w:rPr>
        <w:t>2</w:t>
      </w:r>
      <w:r w:rsidR="00EB33DD">
        <w:rPr>
          <w:rFonts w:ascii="Times New Roman" w:hAnsi="Times New Roman" w:cs="Times New Roman"/>
          <w:b/>
          <w:bCs/>
        </w:rPr>
        <w:t>0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</w:t>
      </w:r>
      <w:r w:rsidRPr="00B50721">
        <w:rPr>
          <w:rFonts w:ascii="Times New Roman" w:hAnsi="Times New Roman" w:cs="Times New Roman"/>
        </w:rPr>
        <w:t>Al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3</w:t>
      </w:r>
    </w:p>
    <w:p w14:paraId="4E469B93" w14:textId="04DA0A0F" w:rsidR="00B209FE" w:rsidRPr="00B50721" w:rsidRDefault="00421AD8" w:rsidP="009630C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A6B7CD9" wp14:editId="47473702">
            <wp:extent cx="4493172" cy="3994281"/>
            <wp:effectExtent l="0" t="0" r="3175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7160" cy="40156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36650E" w14:textId="6C325A64" w:rsidR="00AE56DD" w:rsidRDefault="00AE56DD" w:rsidP="00AE56DD">
      <w:pPr>
        <w:rPr>
          <w:rFonts w:ascii="Times New Roman" w:hAnsi="Times New Roman" w:cs="Times New Roman"/>
        </w:rPr>
      </w:pPr>
      <w:r w:rsidRPr="005F7753">
        <w:rPr>
          <w:rFonts w:ascii="Times New Roman" w:hAnsi="Times New Roman" w:cs="Times New Roman"/>
          <w:b/>
          <w:bCs/>
        </w:rPr>
        <w:lastRenderedPageBreak/>
        <w:t>Figure S</w:t>
      </w:r>
      <w:r w:rsidR="00EB33DD">
        <w:rPr>
          <w:rFonts w:ascii="Times New Roman" w:hAnsi="Times New Roman" w:cs="Times New Roman"/>
          <w:b/>
          <w:bCs/>
        </w:rPr>
        <w:t>21</w:t>
      </w:r>
      <w:r w:rsidRPr="005F7753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Calculated </w:t>
      </w:r>
      <w:proofErr w:type="spellStart"/>
      <w:r>
        <w:rPr>
          <w:rFonts w:ascii="Times New Roman" w:hAnsi="Times New Roman" w:cs="Times New Roman"/>
        </w:rPr>
        <w:t>Pourbaix</w:t>
      </w:r>
      <w:proofErr w:type="spellEnd"/>
      <w:r>
        <w:rPr>
          <w:rFonts w:ascii="Times New Roman" w:hAnsi="Times New Roman" w:cs="Times New Roman"/>
        </w:rPr>
        <w:t xml:space="preserve"> diagram for La</w:t>
      </w:r>
      <w:r w:rsidR="00B50721">
        <w:rPr>
          <w:rFonts w:ascii="Times New Roman" w:hAnsi="Times New Roman" w:cs="Times New Roman"/>
        </w:rPr>
        <w:t>nthanum-carbon species</w:t>
      </w:r>
    </w:p>
    <w:p w14:paraId="50FEF9C5" w14:textId="281C2AA9" w:rsidR="00B50721" w:rsidRPr="00AE56DD" w:rsidRDefault="00CE6DD8" w:rsidP="00AE56D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02C9323" wp14:editId="60D490B9">
            <wp:extent cx="5093335" cy="4319962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2929" cy="43365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D33C2D" w14:textId="77777777" w:rsidR="00AE56DD" w:rsidRPr="009630CD" w:rsidRDefault="00AE56DD" w:rsidP="009630CD">
      <w:pPr>
        <w:rPr>
          <w:rFonts w:ascii="Times New Roman" w:hAnsi="Times New Roman" w:cs="Times New Roman"/>
          <w:vertAlign w:val="subscript"/>
        </w:rPr>
      </w:pPr>
    </w:p>
    <w:p w14:paraId="71066BB6" w14:textId="77777777" w:rsidR="009630CD" w:rsidRPr="009630CD" w:rsidRDefault="009630CD">
      <w:pPr>
        <w:rPr>
          <w:rFonts w:ascii="Times New Roman" w:hAnsi="Times New Roman" w:cs="Times New Roman"/>
          <w:vertAlign w:val="subscript"/>
        </w:rPr>
      </w:pPr>
    </w:p>
    <w:p w14:paraId="1826E520" w14:textId="77777777" w:rsidR="005F7753" w:rsidRPr="00B95588" w:rsidRDefault="005F7753">
      <w:pPr>
        <w:rPr>
          <w:rFonts w:ascii="Times New Roman" w:hAnsi="Times New Roman" w:cs="Times New Roman"/>
        </w:rPr>
      </w:pPr>
    </w:p>
    <w:sectPr w:rsidR="005F7753" w:rsidRPr="00B955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6C0B2D"/>
    <w:multiLevelType w:val="hybridMultilevel"/>
    <w:tmpl w:val="2C24B13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124543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18FD"/>
    <w:rsid w:val="00000262"/>
    <w:rsid w:val="000024C7"/>
    <w:rsid w:val="00002610"/>
    <w:rsid w:val="00051A53"/>
    <w:rsid w:val="00067A68"/>
    <w:rsid w:val="00067E77"/>
    <w:rsid w:val="00083747"/>
    <w:rsid w:val="000C456F"/>
    <w:rsid w:val="000D465C"/>
    <w:rsid w:val="000F375A"/>
    <w:rsid w:val="00124B1E"/>
    <w:rsid w:val="001371B0"/>
    <w:rsid w:val="00153F73"/>
    <w:rsid w:val="00163178"/>
    <w:rsid w:val="00171921"/>
    <w:rsid w:val="00175B80"/>
    <w:rsid w:val="00187C05"/>
    <w:rsid w:val="001C74AC"/>
    <w:rsid w:val="001E2299"/>
    <w:rsid w:val="00205F07"/>
    <w:rsid w:val="002118FD"/>
    <w:rsid w:val="00227C28"/>
    <w:rsid w:val="00270621"/>
    <w:rsid w:val="00283771"/>
    <w:rsid w:val="00297FCA"/>
    <w:rsid w:val="002A0140"/>
    <w:rsid w:val="002B14FF"/>
    <w:rsid w:val="002C0CD7"/>
    <w:rsid w:val="002F6859"/>
    <w:rsid w:val="0031007C"/>
    <w:rsid w:val="00326ED6"/>
    <w:rsid w:val="00344115"/>
    <w:rsid w:val="0034712E"/>
    <w:rsid w:val="003720D7"/>
    <w:rsid w:val="00372453"/>
    <w:rsid w:val="003A699B"/>
    <w:rsid w:val="003A6FBE"/>
    <w:rsid w:val="003C0B79"/>
    <w:rsid w:val="003D3041"/>
    <w:rsid w:val="003E2422"/>
    <w:rsid w:val="004121A6"/>
    <w:rsid w:val="00421AD8"/>
    <w:rsid w:val="00467865"/>
    <w:rsid w:val="00477DF4"/>
    <w:rsid w:val="0048063D"/>
    <w:rsid w:val="004831C5"/>
    <w:rsid w:val="00486B12"/>
    <w:rsid w:val="004E2BB8"/>
    <w:rsid w:val="004E6E86"/>
    <w:rsid w:val="005035E5"/>
    <w:rsid w:val="00544EF5"/>
    <w:rsid w:val="00547347"/>
    <w:rsid w:val="00547F89"/>
    <w:rsid w:val="00577A30"/>
    <w:rsid w:val="005A06D8"/>
    <w:rsid w:val="005A4982"/>
    <w:rsid w:val="005B4336"/>
    <w:rsid w:val="005E411D"/>
    <w:rsid w:val="005F1309"/>
    <w:rsid w:val="005F7753"/>
    <w:rsid w:val="00604721"/>
    <w:rsid w:val="00614475"/>
    <w:rsid w:val="006164C5"/>
    <w:rsid w:val="00616FF2"/>
    <w:rsid w:val="00620A56"/>
    <w:rsid w:val="0062348E"/>
    <w:rsid w:val="00625659"/>
    <w:rsid w:val="00627F8E"/>
    <w:rsid w:val="0064063B"/>
    <w:rsid w:val="0064179F"/>
    <w:rsid w:val="00683B83"/>
    <w:rsid w:val="006C7AD2"/>
    <w:rsid w:val="006D1FBA"/>
    <w:rsid w:val="00705228"/>
    <w:rsid w:val="00706D44"/>
    <w:rsid w:val="0071535D"/>
    <w:rsid w:val="007178C0"/>
    <w:rsid w:val="00730CE9"/>
    <w:rsid w:val="00766875"/>
    <w:rsid w:val="0078668E"/>
    <w:rsid w:val="00786963"/>
    <w:rsid w:val="007A40FE"/>
    <w:rsid w:val="007A463D"/>
    <w:rsid w:val="007A537C"/>
    <w:rsid w:val="007B2F2E"/>
    <w:rsid w:val="007B72EB"/>
    <w:rsid w:val="007E5061"/>
    <w:rsid w:val="007F0B7A"/>
    <w:rsid w:val="00836033"/>
    <w:rsid w:val="008568DA"/>
    <w:rsid w:val="0085754F"/>
    <w:rsid w:val="008660A7"/>
    <w:rsid w:val="00870300"/>
    <w:rsid w:val="008E6E4B"/>
    <w:rsid w:val="00912C34"/>
    <w:rsid w:val="0094415B"/>
    <w:rsid w:val="00956B4A"/>
    <w:rsid w:val="009630CD"/>
    <w:rsid w:val="009A3A18"/>
    <w:rsid w:val="009E08EA"/>
    <w:rsid w:val="00AA4B4B"/>
    <w:rsid w:val="00AB3C1F"/>
    <w:rsid w:val="00AB5762"/>
    <w:rsid w:val="00AD469B"/>
    <w:rsid w:val="00AD478B"/>
    <w:rsid w:val="00AE56DD"/>
    <w:rsid w:val="00B040CA"/>
    <w:rsid w:val="00B209FE"/>
    <w:rsid w:val="00B30809"/>
    <w:rsid w:val="00B456AA"/>
    <w:rsid w:val="00B50721"/>
    <w:rsid w:val="00B51230"/>
    <w:rsid w:val="00B61B9A"/>
    <w:rsid w:val="00B95588"/>
    <w:rsid w:val="00B97C36"/>
    <w:rsid w:val="00BC1E8D"/>
    <w:rsid w:val="00BC34B3"/>
    <w:rsid w:val="00BE26E4"/>
    <w:rsid w:val="00C128AF"/>
    <w:rsid w:val="00C16350"/>
    <w:rsid w:val="00C30005"/>
    <w:rsid w:val="00C56F31"/>
    <w:rsid w:val="00C85E15"/>
    <w:rsid w:val="00C96501"/>
    <w:rsid w:val="00CB4503"/>
    <w:rsid w:val="00CC1010"/>
    <w:rsid w:val="00CE6DD8"/>
    <w:rsid w:val="00CF5F70"/>
    <w:rsid w:val="00D02242"/>
    <w:rsid w:val="00D14495"/>
    <w:rsid w:val="00D576FC"/>
    <w:rsid w:val="00D74F88"/>
    <w:rsid w:val="00D76A24"/>
    <w:rsid w:val="00D81A44"/>
    <w:rsid w:val="00DB3952"/>
    <w:rsid w:val="00DC33A2"/>
    <w:rsid w:val="00DE71FC"/>
    <w:rsid w:val="00E022BA"/>
    <w:rsid w:val="00E40721"/>
    <w:rsid w:val="00E41CEA"/>
    <w:rsid w:val="00E52CBB"/>
    <w:rsid w:val="00E62593"/>
    <w:rsid w:val="00E96C36"/>
    <w:rsid w:val="00EB2B31"/>
    <w:rsid w:val="00EB33DD"/>
    <w:rsid w:val="00EF14C5"/>
    <w:rsid w:val="00F46A62"/>
    <w:rsid w:val="00F65365"/>
    <w:rsid w:val="00F7022B"/>
    <w:rsid w:val="00F95C8D"/>
    <w:rsid w:val="00FA49A1"/>
    <w:rsid w:val="00FC5992"/>
    <w:rsid w:val="00FE6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BCB116"/>
  <w15:chartTrackingRefBased/>
  <w15:docId w15:val="{DCCD1A81-6995-4CD1-AD4F-1EFA4E25B6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18F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118FD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8374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BC34B3"/>
    <w:pPr>
      <w:ind w:left="720"/>
      <w:contextualSpacing/>
    </w:pPr>
  </w:style>
  <w:style w:type="paragraph" w:customStyle="1" w:styleId="RSCB02ArticleText">
    <w:name w:val="RSC B02 Article Text"/>
    <w:basedOn w:val="Normal"/>
    <w:link w:val="RSCB02ArticleTextChar"/>
    <w:rsid w:val="00486B12"/>
    <w:pPr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486B12"/>
    <w:rPr>
      <w:rFonts w:cs="Times New Roman"/>
      <w:w w:val="108"/>
      <w:sz w:val="18"/>
      <w:szCs w:val="18"/>
    </w:rPr>
  </w:style>
  <w:style w:type="table" w:styleId="TableGrid">
    <w:name w:val="Table Grid"/>
    <w:basedOn w:val="TableNormal"/>
    <w:uiPriority w:val="39"/>
    <w:rsid w:val="00486B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153F73"/>
    <w:pPr>
      <w:spacing w:after="0" w:line="240" w:lineRule="auto"/>
    </w:pPr>
    <w:rPr>
      <w:rFonts w:ascii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27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image" Target="media/image20.png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5.emf"/><Relationship Id="rId34" Type="http://schemas.openxmlformats.org/officeDocument/2006/relationships/image" Target="media/image28.png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29" Type="http://schemas.openxmlformats.org/officeDocument/2006/relationships/image" Target="media/image23.emf"/><Relationship Id="rId1" Type="http://schemas.openxmlformats.org/officeDocument/2006/relationships/customXml" Target="../customXml/item1.xml"/><Relationship Id="rId6" Type="http://schemas.openxmlformats.org/officeDocument/2006/relationships/hyperlink" Target="mailto:S.Kondrat@lboro.ac.uk" TargetMode="External"/><Relationship Id="rId11" Type="http://schemas.openxmlformats.org/officeDocument/2006/relationships/image" Target="media/image5.emf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9.emf"/><Relationship Id="rId23" Type="http://schemas.openxmlformats.org/officeDocument/2006/relationships/image" Target="media/image17.png"/><Relationship Id="rId28" Type="http://schemas.openxmlformats.org/officeDocument/2006/relationships/image" Target="media/image22.emf"/><Relationship Id="rId36" Type="http://schemas.openxmlformats.org/officeDocument/2006/relationships/image" Target="media/image30.png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31" Type="http://schemas.openxmlformats.org/officeDocument/2006/relationships/image" Target="media/image25.png"/><Relationship Id="rId4" Type="http://schemas.openxmlformats.org/officeDocument/2006/relationships/settings" Target="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image" Target="media/image16.emf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6898A0-E300-4F73-A752-C380B05A94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754</Words>
  <Characters>430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d Inns</dc:creator>
  <cp:keywords/>
  <dc:description/>
  <cp:lastModifiedBy>David Campling</cp:lastModifiedBy>
  <cp:revision>2</cp:revision>
  <dcterms:created xsi:type="dcterms:W3CDTF">2022-05-05T15:03:00Z</dcterms:created>
  <dcterms:modified xsi:type="dcterms:W3CDTF">2022-05-05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 6th edition</vt:lpwstr>
  </property>
  <property fmtid="{D5CDD505-2E9C-101B-9397-08002B2CF9AE}" pid="4" name="Mendeley Recent Style Id 1_1">
    <vt:lpwstr>http://www.zotero.org/styles/harvard-cite-them-right</vt:lpwstr>
  </property>
  <property fmtid="{D5CDD505-2E9C-101B-9397-08002B2CF9AE}" pid="5" name="Mendeley Recent Style Name 1_1">
    <vt:lpwstr>Cite Them Right 10th edition - Harvard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deprecated)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nature</vt:lpwstr>
  </property>
  <property fmtid="{D5CDD505-2E9C-101B-9397-08002B2CF9AE}" pid="11" name="Mendeley Recent Style Name 4_1">
    <vt:lpwstr>Nature</vt:lpwstr>
  </property>
  <property fmtid="{D5CDD505-2E9C-101B-9397-08002B2CF9AE}" pid="12" name="Mendeley Recent Style Id 5_1">
    <vt:lpwstr>http://www.zotero.org/styles/royal-society-of-chemistry</vt:lpwstr>
  </property>
  <property fmtid="{D5CDD505-2E9C-101B-9397-08002B2CF9AE}" pid="13" name="Mendeley Recent Style Name 5_1">
    <vt:lpwstr>Royal Society of Chemistry</vt:lpwstr>
  </property>
  <property fmtid="{D5CDD505-2E9C-101B-9397-08002B2CF9AE}" pid="14" name="Mendeley Recent Style Id 6_1">
    <vt:lpwstr>http://www.zotero.org/styles/springer-basic-author-date</vt:lpwstr>
  </property>
  <property fmtid="{D5CDD505-2E9C-101B-9397-08002B2CF9AE}" pid="15" name="Mendeley Recent Style Name 6_1">
    <vt:lpwstr>Springer - Basic (author-date)</vt:lpwstr>
  </property>
  <property fmtid="{D5CDD505-2E9C-101B-9397-08002B2CF9AE}" pid="16" name="Mendeley Recent Style Id 7_1">
    <vt:lpwstr>http://www.zotero.org/styles/springer-basic-brackets</vt:lpwstr>
  </property>
  <property fmtid="{D5CDD505-2E9C-101B-9397-08002B2CF9AE}" pid="17" name="Mendeley Recent Style Name 7_1">
    <vt:lpwstr>Springer - Basic (numeric, brackets)</vt:lpwstr>
  </property>
  <property fmtid="{D5CDD505-2E9C-101B-9397-08002B2CF9AE}" pid="18" name="Mendeley Recent Style Id 8_1">
    <vt:lpwstr>http://www.zotero.org/styles/springer-basic-brackets-no-et-al</vt:lpwstr>
  </property>
  <property fmtid="{D5CDD505-2E9C-101B-9397-08002B2CF9AE}" pid="19" name="Mendeley Recent Style Name 8_1">
    <vt:lpwstr>Springer - Basic (numeric, brackets, no "et al.")</vt:lpwstr>
  </property>
  <property fmtid="{D5CDD505-2E9C-101B-9397-08002B2CF9AE}" pid="20" name="Mendeley Recent Style Id 9_1">
    <vt:lpwstr>http://csl.mendeley.com/styles/532174331/springer-basic-brackets-no-et-al</vt:lpwstr>
  </property>
  <property fmtid="{D5CDD505-2E9C-101B-9397-08002B2CF9AE}" pid="21" name="Mendeley Recent Style Name 9_1">
    <vt:lpwstr>Springer - Basic (numeric, brackets, no "et al.") - Donald Inn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eca352b-35f2-31a7-92e6-d41927f566f2</vt:lpwstr>
  </property>
  <property fmtid="{D5CDD505-2E9C-101B-9397-08002B2CF9AE}" pid="24" name="Mendeley Citation Style_1">
    <vt:lpwstr>http://csl.mendeley.com/styles/532174331/springer-basic-brackets-no-et-al</vt:lpwstr>
  </property>
</Properties>
</file>